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59DEBE" w14:textId="190360BC" w:rsidR="00DA764F" w:rsidRPr="00DA764F" w:rsidRDefault="001E6E49" w:rsidP="001E6E49">
      <w:pPr>
        <w:pStyle w:val="Ttulo1"/>
        <w:jc w:val="center"/>
      </w:pPr>
      <w:bookmarkStart w:id="0" w:name="_Hlk197974188"/>
      <w:r>
        <w:rPr>
          <w:bCs/>
        </w:rPr>
        <w:t xml:space="preserve">Dez anos de Backpei: uma </w:t>
      </w:r>
      <w:r w:rsidR="00B95416">
        <w:rPr>
          <w:bCs/>
        </w:rPr>
        <w:t>revisão de escopo</w:t>
      </w:r>
      <w:r>
        <w:rPr>
          <w:bCs/>
        </w:rPr>
        <w:t xml:space="preserve"> a partir da caracterização, representação e procedimentos</w:t>
      </w:r>
    </w:p>
    <w:bookmarkEnd w:id="0"/>
    <w:p w14:paraId="70E44052" w14:textId="77777777" w:rsidR="00DA764F" w:rsidRPr="00DA764F" w:rsidRDefault="00DA764F" w:rsidP="00DA764F">
      <w:pPr>
        <w:pStyle w:val="Ttulo1"/>
      </w:pPr>
    </w:p>
    <w:p w14:paraId="1C5AA9E3" w14:textId="1A029A40" w:rsidR="00552241" w:rsidRDefault="00040147" w:rsidP="00040147">
      <w:pPr>
        <w:pStyle w:val="Ttulo1"/>
      </w:pPr>
      <w:r>
        <w:t>INTRODUÇÃO</w:t>
      </w:r>
    </w:p>
    <w:p w14:paraId="51B53DFA" w14:textId="1FAA71A5" w:rsidR="00C75E8A" w:rsidRPr="00E26838" w:rsidRDefault="00CD5FF1" w:rsidP="00C75E8A">
      <w:pPr>
        <w:rPr>
          <w:lang w:val="es-AR"/>
        </w:rPr>
      </w:pPr>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161F96">
        <w:instrText xml:space="preserve"> ADDIN ZOTERO_ITEM CSL_CITATION {"citationID":"7HJzIbog","properties":{"formattedCitation":"(Beraldo; Silva; Candotti, 2022; Lorente {\\i{}et al.}, 2020; Mokkink, Lidwine B. {\\i{}et al.}, 2010; Terwee {\\i{}et al.}, 2016)","plainCitation":"(Beraldo; Silva; Candotti, 2022; Lorente et al., 2020; Mokkink, Lidwine B.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w:instrText>
      </w:r>
      <w:r w:rsidR="00161F96" w:rsidRPr="00E26838">
        <w:rPr>
          <w:lang w:val="es-AR"/>
        </w:rPr>
        <w:instrText xml:space="preserve">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161F96" w:rsidRPr="00E26838">
        <w:rPr>
          <w:rFonts w:cs="Arial"/>
          <w:kern w:val="0"/>
          <w:lang w:val="es-AR"/>
        </w:rPr>
        <w:t xml:space="preserve">(Beraldo; Silva; Candotti, 2022; Lorente </w:t>
      </w:r>
      <w:r w:rsidR="00161F96" w:rsidRPr="00E26838">
        <w:rPr>
          <w:rFonts w:cs="Arial"/>
          <w:i/>
          <w:iCs/>
          <w:kern w:val="0"/>
          <w:lang w:val="es-AR"/>
        </w:rPr>
        <w:t>et al.</w:t>
      </w:r>
      <w:r w:rsidR="00161F96" w:rsidRPr="00E26838">
        <w:rPr>
          <w:rFonts w:cs="Arial"/>
          <w:kern w:val="0"/>
          <w:lang w:val="es-AR"/>
        </w:rPr>
        <w:t xml:space="preserve">, 2020; Mokkink, Lidwine B. </w:t>
      </w:r>
      <w:r w:rsidR="00161F96" w:rsidRPr="00E26838">
        <w:rPr>
          <w:rFonts w:cs="Arial"/>
          <w:i/>
          <w:iCs/>
          <w:kern w:val="0"/>
          <w:lang w:val="es-AR"/>
        </w:rPr>
        <w:t>et al.</w:t>
      </w:r>
      <w:r w:rsidR="00161F96" w:rsidRPr="00E26838">
        <w:rPr>
          <w:rFonts w:cs="Arial"/>
          <w:kern w:val="0"/>
          <w:lang w:val="es-AR"/>
        </w:rPr>
        <w:t xml:space="preserve">, 2010; Terwee </w:t>
      </w:r>
      <w:r w:rsidR="00161F96" w:rsidRPr="00E26838">
        <w:rPr>
          <w:rFonts w:cs="Arial"/>
          <w:i/>
          <w:iCs/>
          <w:kern w:val="0"/>
          <w:lang w:val="es-AR"/>
        </w:rPr>
        <w:t>et al.</w:t>
      </w:r>
      <w:r w:rsidR="00161F96" w:rsidRPr="00E26838">
        <w:rPr>
          <w:rFonts w:cs="Arial"/>
          <w:kern w:val="0"/>
          <w:lang w:val="es-AR"/>
        </w:rPr>
        <w:t>, 2016)</w:t>
      </w:r>
      <w:r w:rsidR="00F23FBC">
        <w:fldChar w:fldCharType="end"/>
      </w:r>
      <w:r w:rsidR="00C75E8A" w:rsidRPr="00E26838">
        <w:rPr>
          <w:lang w:val="es-AR"/>
        </w:rPr>
        <w:t>.</w:t>
      </w:r>
    </w:p>
    <w:p w14:paraId="64540E32" w14:textId="14B6403D" w:rsidR="00CD5FF1" w:rsidRDefault="00E44B18" w:rsidP="00EB649E">
      <w:r>
        <w:t>Ainda assim, várias pesquisas se dedicam ao desenvolvimento e avaliação de sistemas de medição que s</w:t>
      </w:r>
      <w:r w:rsidR="00E26838">
        <w:t>er</w:t>
      </w:r>
      <w:r>
        <w:t>ão posteriormente aplicados nas pesquisas dentro da ciência da saúde</w:t>
      </w:r>
      <w:r w:rsidR="00E26838">
        <w:t>,</w:t>
      </w:r>
      <w:r>
        <w:t xml:space="preserve"> contribuindo para a produção de conhecimento do campo</w:t>
      </w:r>
      <w:r w:rsidR="009850FC">
        <w:t xml:space="preserve">. A esse conjunto de pesquisas estamos chamando de clinimetria, que, embora não seja uma disciplina formalizada no campo da ciência da saúde, apresenta um </w:t>
      </w:r>
      <w:r w:rsidR="00E42A0F">
        <w:t xml:space="preserve">volume </w:t>
      </w:r>
      <w:r w:rsidR="009850FC">
        <w:t>significativo de estudos e grande importância</w:t>
      </w:r>
      <w:r w:rsidR="00E42A0F">
        <w:t xml:space="preserve"> no campo</w:t>
      </w:r>
      <w:r w:rsidR="009850FC">
        <w:t>.</w:t>
      </w:r>
      <w:r>
        <w:t xml:space="preserve"> </w:t>
      </w:r>
      <w:r w:rsidR="009850FC">
        <w:t>Assim</w:t>
      </w:r>
      <w:r w:rsidR="00EB649E">
        <w:t>, o</w:t>
      </w:r>
      <w:r w:rsidR="0010654A">
        <w:t xml:space="preserve"> estudo d</w:t>
      </w:r>
      <w:r w:rsidR="00EB649E">
        <w:t xml:space="preserve">os métodos e procedimentos adotados </w:t>
      </w:r>
      <w:r w:rsidR="009850FC">
        <w:t>na clinimetria</w:t>
      </w:r>
      <w:r w:rsidR="00EB649E">
        <w:t xml:space="preserve">, e os resultados obtidos na aplicação dos sistemas </w:t>
      </w:r>
      <w:r w:rsidR="009850FC">
        <w:t xml:space="preserve">de medição </w:t>
      </w:r>
      <w:r w:rsidR="00EB649E">
        <w:t xml:space="preserve">desenvolvidos e avaliados, é uma </w:t>
      </w:r>
      <w:r w:rsidR="009850FC">
        <w:t>maneira</w:t>
      </w:r>
      <w:r w:rsidR="00EB649E">
        <w:t xml:space="preserve"> de se conhecer </w:t>
      </w:r>
      <w:r w:rsidR="009850FC">
        <w:t>os métodos</w:t>
      </w:r>
      <w:r w:rsidR="00EB649E">
        <w:t xml:space="preserve"> para determinar a adequação dos sistemas de medição. </w:t>
      </w:r>
    </w:p>
    <w:p w14:paraId="3AB64FC9" w14:textId="4AC22057" w:rsidR="00B8080A" w:rsidRDefault="00EF4D59" w:rsidP="00B8080A">
      <w:r>
        <w:t xml:space="preserve">Uma forma de realizar </w:t>
      </w:r>
      <w:r w:rsidR="009850FC">
        <w:t>este</w:t>
      </w:r>
      <w:r>
        <w:t xml:space="preserve"> </w:t>
      </w:r>
      <w:r w:rsidR="00B8080A">
        <w:t>estudo</w:t>
      </w:r>
      <w:r w:rsidR="00F97685">
        <w:t xml:space="preserve"> </w:t>
      </w:r>
      <w:r w:rsidR="00E42A0F">
        <w:t xml:space="preserve">sobre </w:t>
      </w:r>
      <w:r w:rsidR="00F97685">
        <w:t>a Clinime</w:t>
      </w:r>
      <w:r w:rsidR="009850FC">
        <w:t>t</w:t>
      </w:r>
      <w:r w:rsidR="00F97685">
        <w:t>ria</w:t>
      </w:r>
      <w:r>
        <w:t xml:space="preserve"> 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w:t>
      </w:r>
      <w:r w:rsidR="009850FC">
        <w:t xml:space="preserve"> epistemológica</w:t>
      </w:r>
      <w:r w:rsidR="00B8080A">
        <w:t xml:space="preserve">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7021B0CC" w:rsidR="00F97685" w:rsidRDefault="00F97685" w:rsidP="003D6128">
      <w:pPr>
        <w:pStyle w:val="Citao"/>
      </w:pPr>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w:t>
      </w:r>
      <w:r w:rsidR="001D53AD">
        <w:t xml:space="preserve"> </w:t>
      </w:r>
      <w:r w:rsidR="001D53AD">
        <w:fldChar w:fldCharType="begin"/>
      </w:r>
      <w:r w:rsidR="001D53AD">
        <w:instrText xml:space="preserve"> ADDIN ZOTERO_ITEM CSL_CITATION {"citationID":"ydqYXJNz","properties":{"formattedCitation":"(Bradburn; Cartwright; Fuller, 2016, p. 3)","plainCitation":"(Bradburn; Cartwright; Fuller, 2016, p. 3)","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locator":"3","label":"page"}],"schema":"https://github.com/citation-style-language/schema/raw/master/csl-citation.json"} </w:instrText>
      </w:r>
      <w:r w:rsidR="001D53AD">
        <w:fldChar w:fldCharType="separate"/>
      </w:r>
      <w:r w:rsidR="001D53AD" w:rsidRPr="001D53AD">
        <w:rPr>
          <w:rFonts w:cs="Arial"/>
        </w:rPr>
        <w:t>(Bradburn; Cartwright; Fuller, 2016, p. 3)</w:t>
      </w:r>
      <w:r w:rsidR="001D53AD">
        <w:fldChar w:fldCharType="end"/>
      </w:r>
      <w:r w:rsidR="001D53AD">
        <w:t>.</w:t>
      </w:r>
    </w:p>
    <w:p w14:paraId="2C69331E" w14:textId="145F853F" w:rsidR="008F4158" w:rsidRPr="00AE35CB" w:rsidRDefault="008F4158" w:rsidP="00B8080A">
      <w:r>
        <w:lastRenderedPageBreak/>
        <w:t>Como alvo de análise propomos</w:t>
      </w:r>
      <w:r w:rsidR="00F97685">
        <w:t xml:space="preserve"> analisar </w:t>
      </w:r>
      <w:r>
        <w:t xml:space="preserve">o desenvolvimento e avaliação do </w:t>
      </w:r>
      <w:r w:rsidRPr="001D53AD">
        <w:rPr>
          <w:i/>
          <w:iCs/>
        </w:rPr>
        <w:t xml:space="preserve">Back Pain </w:t>
      </w:r>
      <w:proofErr w:type="spellStart"/>
      <w:r w:rsidRPr="001D53AD">
        <w:rPr>
          <w:i/>
          <w:iCs/>
        </w:rPr>
        <w:t>and</w:t>
      </w:r>
      <w:proofErr w:type="spellEnd"/>
      <w:r w:rsidRPr="001D53AD">
        <w:rPr>
          <w:i/>
          <w:iCs/>
        </w:rPr>
        <w:t xml:space="preserve"> Body </w:t>
      </w:r>
      <w:proofErr w:type="spellStart"/>
      <w:r w:rsidRPr="001D53AD">
        <w:rPr>
          <w:i/>
          <w:iCs/>
        </w:rPr>
        <w:t>Posture</w:t>
      </w:r>
      <w:proofErr w:type="spellEnd"/>
      <w:r w:rsidRPr="001D53AD">
        <w:rPr>
          <w:i/>
          <w:iCs/>
        </w:rPr>
        <w:t xml:space="preserve"> Assessment </w:t>
      </w:r>
      <w:proofErr w:type="spellStart"/>
      <w:r w:rsidRPr="001D53AD">
        <w:rPr>
          <w:i/>
          <w:iCs/>
        </w:rPr>
        <w:t>Intrument</w:t>
      </w:r>
      <w:proofErr w:type="spellEnd"/>
      <w:r>
        <w:t xml:space="preserve"> (BackPEI).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r w:rsidR="00387624">
        <w:t>.</w:t>
      </w:r>
    </w:p>
    <w:p w14:paraId="4768D91D" w14:textId="3E40ED12"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w:t>
      </w:r>
      <w:r w:rsidR="001D53AD">
        <w:t xml:space="preserve"> epistemológica</w:t>
      </w:r>
      <w:r w:rsidR="00300C47">
        <w:t xml:space="preserve">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w:t>
      </w:r>
      <w:proofErr w:type="spellStart"/>
      <w:r w:rsidR="00062C6E" w:rsidRPr="00062C6E">
        <w:rPr>
          <w:rFonts w:cs="Arial"/>
          <w:kern w:val="0"/>
        </w:rPr>
        <w:t>Tricco</w:t>
      </w:r>
      <w:proofErr w:type="spellEnd"/>
      <w:r w:rsidR="00062C6E" w:rsidRPr="00062C6E">
        <w:rPr>
          <w:rFonts w:cs="Arial"/>
          <w:kern w:val="0"/>
        </w:rPr>
        <w:t xml:space="preserve">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7"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t>Değerlendirme</w:t>
      </w:r>
      <w:proofErr w:type="spellEnd"/>
      <w:r w:rsidR="000A23EF">
        <w:t xml:space="preserve"> </w:t>
      </w:r>
      <w:proofErr w:type="spellStart"/>
      <w:r w:rsidR="000A23EF">
        <w:t>Aracı’nın</w:t>
      </w:r>
      <w:proofErr w:type="spellEnd"/>
      <w:r w:rsidR="000A23EF">
        <w:t>" OR "BackPEI" OR "BackPEI-A" OR "</w:t>
      </w:r>
      <w:proofErr w:type="spellStart"/>
      <w:r w:rsidR="000A23EF">
        <w:t>BackPEI-CA</w:t>
      </w:r>
      <w:proofErr w:type="spellEnd"/>
      <w:r w:rsidR="000A23EF">
        <w:t xml:space="preserve">" OR "Back </w:t>
      </w:r>
      <w:r w:rsidR="000A23EF">
        <w:lastRenderedPageBreak/>
        <w:t xml:space="preserve">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A pesquisa de fontes a partir das chaves de busca e das citações dos artigos de clinimetria do BackPEI aconteceram entre 20/09/2024 e 30/09/2024.</w:t>
      </w:r>
    </w:p>
    <w:p w14:paraId="368CF836" w14:textId="6BBEE8BF"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xml:space="preserve">, sendo estabelecido que caso </w:t>
      </w:r>
      <w:proofErr w:type="spellStart"/>
      <w:r>
        <w:t>esta</w:t>
      </w:r>
      <w:proofErr w:type="spellEnd"/>
      <w:r>
        <w:t xml:space="preserve">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w:t>
      </w:r>
      <w:r w:rsidR="001D53AD">
        <w:t>, caso necessário,</w:t>
      </w:r>
      <w:r w:rsidR="00812EEA">
        <w:t xml:space="preserve"> reformular os critérios de elegibilidade.</w:t>
      </w:r>
    </w:p>
    <w:p w14:paraId="04D61898" w14:textId="58D961B1" w:rsidR="00812EEA" w:rsidRDefault="00812EEA" w:rsidP="00062C6E">
      <w:r>
        <w:t>A primeira seleção foi realizada a partir da leitura dos títulos e resumos. Nesta fase foram mantidos os artigos de revisão e aqueles que não se trata</w:t>
      </w:r>
      <w:r w:rsidR="00A00C0D">
        <w:t>vam</w:t>
      </w:r>
      <w:r>
        <w:t xml:space="preserve"> </w:t>
      </w:r>
      <w:r w:rsidR="00E42A0F">
        <w:t xml:space="preserve">de </w:t>
      </w:r>
      <w:r>
        <w:t xml:space="preserve">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 xml:space="preserve">Na última etapa, os estudos restantes foram divididos entre aqueles que são de aplicação do BackPEI </w:t>
      </w:r>
      <w:r w:rsidR="00396D35">
        <w:t>e</w:t>
      </w:r>
      <w:r w:rsidR="00114726">
        <w:t xml:space="preserve"> os que são de avaliação ou desenvolvimento de alguma versão do BackPEI (clinimetria</w:t>
      </w:r>
      <w:r w:rsidR="000D0CF4">
        <w:t>)</w:t>
      </w:r>
      <w:r w:rsidR="00114726">
        <w:t>.</w:t>
      </w:r>
    </w:p>
    <w:p w14:paraId="2EA8C0C5" w14:textId="480E48C7"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w:t>
      </w:r>
      <w:r w:rsidR="001D53AD">
        <w:t>c</w:t>
      </w:r>
      <w:r w:rsidR="00F97685">
        <w:t xml:space="preserve">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lastRenderedPageBreak/>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2C5FD323" w:rsidR="00DD05F6" w:rsidRDefault="007422A5" w:rsidP="00062C6E">
      <w:r>
        <w:t>Além disso, a partir da estrutura</w:t>
      </w:r>
      <w:r w:rsidR="001D53AD">
        <w:t xml:space="preserve"> epistemológica</w:t>
      </w:r>
      <w:r>
        <w:t xml:space="preserve"> proposta por Cartwright e </w:t>
      </w:r>
      <w:proofErr w:type="spellStart"/>
      <w:r>
        <w:t>coloboradoras</w:t>
      </w:r>
      <w:proofErr w:type="spellEnd"/>
      <w:r>
        <w:t xml:space="preserve">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w:t>
      </w:r>
      <w:proofErr w:type="spellStart"/>
      <w:r w:rsidR="00347DDC" w:rsidRPr="00347DDC">
        <w:rPr>
          <w:rFonts w:cs="Arial"/>
        </w:rPr>
        <w:t>Bradburn</w:t>
      </w:r>
      <w:proofErr w:type="spellEnd"/>
      <w:r w:rsidR="00347DDC" w:rsidRPr="00347DDC">
        <w:rPr>
          <w:rFonts w:cs="Arial"/>
        </w:rPr>
        <w:t>;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xml:space="preserve">. </w:t>
      </w:r>
      <w:r w:rsidR="00FB04A0">
        <w:t>O último</w:t>
      </w:r>
      <w:r>
        <w:t xml:space="preserve"> não é um aspecto presente na </w:t>
      </w:r>
      <w:r w:rsidR="00FB04A0">
        <w:t>estrutura,</w:t>
      </w:r>
      <w:r>
        <w:t xml:space="preserve"> mas </w:t>
      </w:r>
      <w:r w:rsidR="00FB04A0">
        <w:t>as autoras apontam a sua importância</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w:t>
      </w:r>
      <w:r w:rsidR="00FB04A0">
        <w:t>fonte</w:t>
      </w:r>
      <w:r w:rsidR="00323BC4">
        <w:t>, além do propósito do sistema de medição. Na terceira etapa</w:t>
      </w:r>
      <w:r w:rsidR="00650254">
        <w:t>, a partir das sínteses elaboradas, buscou-se a reposta para as seguintes questões: O que o BackPEI mede? Como são definidos os conceitos medidos pelo BackPEI?</w:t>
      </w:r>
      <w:r w:rsidR="001D01C7">
        <w:t xml:space="preserve"> Como a caracterização é avaliada?</w:t>
      </w:r>
      <w:r w:rsidR="00650254">
        <w:t xml:space="preserve"> Quais mudanças aconteceram no conceito? Qual é o resultado da medição pelo BackPEI? A medição pelo BackPEI resulta em quais tipos de dados? Como a representação é avaliada? Quais mudanças aconteceram na representação? Quais as operações do BackPEI? Como são avaliados os procedimentos? Quais mudanças aconteceram nos procedimentos?</w:t>
      </w:r>
    </w:p>
    <w:p w14:paraId="46F2EEEA" w14:textId="77E3FBA7" w:rsidR="001E6B49" w:rsidRDefault="00040147" w:rsidP="00685C2E">
      <w:pPr>
        <w:pStyle w:val="Ttulo1"/>
      </w:pPr>
      <w:r>
        <w:t>RESULTADOS</w:t>
      </w:r>
    </w:p>
    <w:p w14:paraId="539644BE" w14:textId="347BFEC6" w:rsidR="00685C2E" w:rsidRDefault="00685C2E" w:rsidP="00685C2E">
      <w:r>
        <w:t>O processo de seleção das fontes de evidência está apresentado no diagrama d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w:t>
      </w:r>
      <w:r w:rsidR="00782C48">
        <w:t>Inicialmente foram reunidas 381 possíveis fontes, após a remoção das duplicatas passou-se a seleção a partir dos títulos e resumos. Após a avaliação das primeiras 50 fontes por ambos os avaliadores</w:t>
      </w:r>
      <w:r w:rsidR="00667A77">
        <w:t>,</w:t>
      </w:r>
      <w:r w:rsidR="00782C48">
        <w:t xml:space="preserve">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53671C0E" w14:textId="2AD4519C" w:rsidR="00FB04A0" w:rsidRDefault="00FB04A0" w:rsidP="00FB04A0">
      <w:pPr>
        <w:pStyle w:val="Legenda"/>
      </w:pPr>
      <w:bookmarkStart w:id="1" w:name="_Ref197634849"/>
      <w:r w:rsidRPr="00FB04A0">
        <w:lastRenderedPageBreak/>
        <w:t>Figura</w:t>
      </w:r>
      <w:r>
        <w:t xml:space="preserve"> </w:t>
      </w:r>
      <w:r>
        <w:fldChar w:fldCharType="begin"/>
      </w:r>
      <w:r>
        <w:instrText xml:space="preserve"> SEQ Figura \* ARABIC </w:instrText>
      </w:r>
      <w:r>
        <w:fldChar w:fldCharType="separate"/>
      </w:r>
      <w:r>
        <w:rPr>
          <w:noProof/>
        </w:rPr>
        <w:t>1</w:t>
      </w:r>
      <w:r>
        <w:rPr>
          <w:noProof/>
        </w:rPr>
        <w:fldChar w:fldCharType="end"/>
      </w:r>
      <w:bookmarkEnd w:id="1"/>
      <w:r>
        <w:t>-Fluxograma do processo de seleção dos artigos</w:t>
      </w:r>
    </w:p>
    <w:p w14:paraId="410FF9D9" w14:textId="77777777" w:rsidR="000366F3" w:rsidRDefault="00A519A4" w:rsidP="00FB04A0">
      <w:pPr>
        <w:keepNext/>
        <w:ind w:firstLine="0"/>
      </w:pPr>
      <w:r>
        <w:rPr>
          <w:noProof/>
        </w:rPr>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8">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p>
    <w:p w14:paraId="0FD43DD8" w14:textId="0DB773D0" w:rsidR="00782C48" w:rsidRDefault="00782C48" w:rsidP="00685C2E">
      <w:r>
        <w:t xml:space="preserve">As razões para exclusão das possíveis fontes </w:t>
      </w:r>
      <w:r w:rsidR="003434DC">
        <w:t>estão</w:t>
      </w:r>
      <w:r>
        <w:t xml:space="preserve"> apontada</w:t>
      </w:r>
      <w:r w:rsidR="004D5209">
        <w:t>s</w:t>
      </w:r>
      <w:r>
        <w:t xml:space="preserve"> n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Destac</w:t>
      </w:r>
      <w:r w:rsidR="00FB04A0">
        <w:t>amos</w:t>
      </w:r>
      <w:r w:rsidR="004D5209">
        <w:t xml:space="preserve"> que na leitura dos títulos e resumos </w:t>
      </w:r>
      <w:r w:rsidR="003434DC">
        <w:t>dois</w:t>
      </w:r>
      <w:r w:rsidR="004D5209">
        <w:t xml:space="preserve"> protocolos de revisão foram excluídos por não se tratarem 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24FCB0BB" w14:textId="77777777" w:rsidR="00D50F64" w:rsidRDefault="00950D33" w:rsidP="00685C2E">
      <w:r>
        <w:lastRenderedPageBreak/>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7C0164">
        <w:t xml:space="preserve"> (</w:t>
      </w:r>
      <w:r w:rsidR="007C0164">
        <w:fldChar w:fldCharType="begin"/>
      </w:r>
      <w:r w:rsidR="007C0164">
        <w:instrText xml:space="preserve"> REF _Ref198035055 \h </w:instrText>
      </w:r>
      <w:r w:rsidR="007C0164">
        <w:fldChar w:fldCharType="separate"/>
      </w:r>
      <w:r w:rsidR="007C0164">
        <w:t xml:space="preserve">Tabela </w:t>
      </w:r>
      <w:r w:rsidR="007C0164">
        <w:rPr>
          <w:noProof/>
        </w:rPr>
        <w:t>1</w:t>
      </w:r>
      <w:r w:rsidR="007C0164">
        <w:fldChar w:fldCharType="end"/>
      </w:r>
      <w:r w:rsidR="007C0164">
        <w:t>)</w:t>
      </w:r>
      <w:r w:rsidR="00333742">
        <w:t>.</w:t>
      </w:r>
    </w:p>
    <w:p w14:paraId="0D14B2B4" w14:textId="77777777" w:rsidR="00D50F64" w:rsidRDefault="00D50F64" w:rsidP="00D50F64">
      <w:r>
        <w:t xml:space="preserve">Entre as dez fontes, nove estudos são de desenvolvimento e/ou avaliação de alguma versão do BackPEI </w:t>
      </w:r>
      <w:r>
        <w:fldChar w:fldCharType="begin"/>
      </w:r>
      <w:r>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635B7D">
        <w:rPr>
          <w:rFonts w:cs="Arial"/>
          <w:kern w:val="0"/>
        </w:rPr>
        <w:t xml:space="preserve">(Antoniolli </w:t>
      </w:r>
      <w:r w:rsidRPr="00635B7D">
        <w:rPr>
          <w:rFonts w:cs="Arial"/>
          <w:i/>
          <w:iCs/>
          <w:kern w:val="0"/>
        </w:rPr>
        <w:t>et al.</w:t>
      </w:r>
      <w:r w:rsidRPr="00635B7D">
        <w:rPr>
          <w:rFonts w:cs="Arial"/>
          <w:kern w:val="0"/>
        </w:rPr>
        <w:t xml:space="preserve">, 2015; Candotti </w:t>
      </w:r>
      <w:r w:rsidRPr="00635B7D">
        <w:rPr>
          <w:rFonts w:cs="Arial"/>
          <w:i/>
          <w:iCs/>
          <w:kern w:val="0"/>
        </w:rPr>
        <w:t>et al.</w:t>
      </w:r>
      <w:r w:rsidRPr="00635B7D">
        <w:rPr>
          <w:rFonts w:cs="Arial"/>
          <w:kern w:val="0"/>
        </w:rPr>
        <w:t xml:space="preserve">, 2018, 2023; Da Rosa </w:t>
      </w:r>
      <w:r w:rsidRPr="00635B7D">
        <w:rPr>
          <w:rFonts w:cs="Arial"/>
          <w:i/>
          <w:iCs/>
          <w:kern w:val="0"/>
        </w:rPr>
        <w:t>et al.</w:t>
      </w:r>
      <w:r w:rsidRPr="00635B7D">
        <w:rPr>
          <w:rFonts w:cs="Arial"/>
          <w:kern w:val="0"/>
        </w:rPr>
        <w:t xml:space="preserve">, 2022; </w:t>
      </w:r>
      <w:proofErr w:type="spellStart"/>
      <w:r w:rsidRPr="00635B7D">
        <w:rPr>
          <w:rFonts w:cs="Arial"/>
          <w:kern w:val="0"/>
        </w:rPr>
        <w:t>Gençbaş</w:t>
      </w:r>
      <w:proofErr w:type="spellEnd"/>
      <w:r w:rsidRPr="00635B7D">
        <w:rPr>
          <w:rFonts w:cs="Arial"/>
          <w:kern w:val="0"/>
        </w:rPr>
        <w:t xml:space="preserve">; </w:t>
      </w:r>
      <w:proofErr w:type="spellStart"/>
      <w:r w:rsidRPr="00635B7D">
        <w:rPr>
          <w:rFonts w:cs="Arial"/>
          <w:kern w:val="0"/>
        </w:rPr>
        <w:t>Bebiş</w:t>
      </w:r>
      <w:proofErr w:type="spellEnd"/>
      <w:r w:rsidRPr="00635B7D">
        <w:rPr>
          <w:rFonts w:cs="Arial"/>
          <w:kern w:val="0"/>
        </w:rPr>
        <w:t xml:space="preserve">, 2019; </w:t>
      </w:r>
      <w:proofErr w:type="spellStart"/>
      <w:r w:rsidRPr="00635B7D">
        <w:rPr>
          <w:rFonts w:cs="Arial"/>
          <w:kern w:val="0"/>
        </w:rPr>
        <w:t>Gökşen</w:t>
      </w:r>
      <w:proofErr w:type="spellEnd"/>
      <w:r w:rsidRPr="00635B7D">
        <w:rPr>
          <w:rFonts w:cs="Arial"/>
          <w:kern w:val="0"/>
        </w:rPr>
        <w:t xml:space="preserve">; </w:t>
      </w:r>
      <w:proofErr w:type="spellStart"/>
      <w:r w:rsidRPr="00635B7D">
        <w:rPr>
          <w:rFonts w:cs="Arial"/>
          <w:kern w:val="0"/>
        </w:rPr>
        <w:t>Kocaman</w:t>
      </w:r>
      <w:proofErr w:type="spellEnd"/>
      <w:r w:rsidRPr="00635B7D">
        <w:rPr>
          <w:rFonts w:cs="Arial"/>
          <w:kern w:val="0"/>
        </w:rPr>
        <w:t xml:space="preserve">; </w:t>
      </w:r>
      <w:proofErr w:type="spellStart"/>
      <w:r w:rsidRPr="00635B7D">
        <w:rPr>
          <w:rFonts w:cs="Arial"/>
          <w:kern w:val="0"/>
        </w:rPr>
        <w:t>Yıldırım</w:t>
      </w:r>
      <w:proofErr w:type="spellEnd"/>
      <w:r w:rsidRPr="00635B7D">
        <w:rPr>
          <w:rFonts w:cs="Arial"/>
          <w:kern w:val="0"/>
        </w:rPr>
        <w:t xml:space="preserve">, 2023; </w:t>
      </w:r>
      <w:proofErr w:type="spellStart"/>
      <w:r w:rsidRPr="00635B7D">
        <w:rPr>
          <w:rFonts w:cs="Arial"/>
          <w:kern w:val="0"/>
        </w:rPr>
        <w:t>Miñana-Signes</w:t>
      </w:r>
      <w:proofErr w:type="spellEnd"/>
      <w:r w:rsidRPr="00635B7D">
        <w:rPr>
          <w:rFonts w:cs="Arial"/>
          <w:kern w:val="0"/>
        </w:rPr>
        <w:t xml:space="preserve"> </w:t>
      </w:r>
      <w:r w:rsidRPr="00635B7D">
        <w:rPr>
          <w:rFonts w:cs="Arial"/>
          <w:i/>
          <w:iCs/>
          <w:kern w:val="0"/>
        </w:rPr>
        <w:t>et al.</w:t>
      </w:r>
      <w:r w:rsidRPr="00635B7D">
        <w:rPr>
          <w:rFonts w:cs="Arial"/>
          <w:kern w:val="0"/>
        </w:rPr>
        <w:t xml:space="preserve">, 2021; Noll </w:t>
      </w:r>
      <w:r w:rsidRPr="00635B7D">
        <w:rPr>
          <w:rFonts w:cs="Arial"/>
          <w:i/>
          <w:iCs/>
          <w:kern w:val="0"/>
        </w:rPr>
        <w:t>et al.</w:t>
      </w:r>
      <w:r w:rsidRPr="00635B7D">
        <w:rPr>
          <w:rFonts w:cs="Arial"/>
          <w:kern w:val="0"/>
        </w:rPr>
        <w:t xml:space="preserve">, 2013a; </w:t>
      </w:r>
      <w:proofErr w:type="spellStart"/>
      <w:r w:rsidRPr="00635B7D">
        <w:rPr>
          <w:rFonts w:cs="Arial"/>
          <w:kern w:val="0"/>
        </w:rPr>
        <w:t>Pivotto</w:t>
      </w:r>
      <w:proofErr w:type="spellEnd"/>
      <w:r w:rsidRPr="00635B7D">
        <w:rPr>
          <w:rFonts w:cs="Arial"/>
          <w:kern w:val="0"/>
        </w:rPr>
        <w:t xml:space="preserve"> </w:t>
      </w:r>
      <w:r w:rsidRPr="00635B7D">
        <w:rPr>
          <w:rFonts w:cs="Arial"/>
          <w:i/>
          <w:iCs/>
          <w:kern w:val="0"/>
        </w:rPr>
        <w:t>et al.</w:t>
      </w:r>
      <w:r w:rsidRPr="00635B7D">
        <w:rPr>
          <w:rFonts w:cs="Arial"/>
          <w:kern w:val="0"/>
        </w:rPr>
        <w:t>, 2018)</w:t>
      </w:r>
      <w:r>
        <w:fldChar w:fldCharType="end"/>
      </w:r>
      <w:r>
        <w:t xml:space="preserve">, o estudo restante realiza o desenvolvimento e avaliação do BABAQ, um sistema de medição dedicado a avaliação de comportamentos de cuidados com a lombar </w:t>
      </w:r>
      <w:r>
        <w:fldChar w:fldCharType="begin"/>
      </w:r>
      <w:r>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fldChar w:fldCharType="separate"/>
      </w:r>
      <w:r w:rsidRPr="00A43DDD">
        <w:rPr>
          <w:rFonts w:cs="Arial"/>
        </w:rPr>
        <w:t>(</w:t>
      </w:r>
      <w:proofErr w:type="spellStart"/>
      <w:r w:rsidRPr="00A43DDD">
        <w:rPr>
          <w:rFonts w:cs="Arial"/>
        </w:rPr>
        <w:t>Akbari-Chehrehbargh</w:t>
      </w:r>
      <w:proofErr w:type="spellEnd"/>
      <w:r w:rsidRPr="00A43DDD">
        <w:rPr>
          <w:rFonts w:cs="Arial"/>
        </w:rPr>
        <w:t xml:space="preserve">; </w:t>
      </w:r>
      <w:proofErr w:type="spellStart"/>
      <w:r w:rsidRPr="00A43DDD">
        <w:rPr>
          <w:rFonts w:cs="Arial"/>
        </w:rPr>
        <w:t>Tavafian</w:t>
      </w:r>
      <w:proofErr w:type="spellEnd"/>
      <w:r w:rsidRPr="00A43DDD">
        <w:rPr>
          <w:rFonts w:cs="Arial"/>
        </w:rPr>
        <w:t xml:space="preserve">; </w:t>
      </w:r>
      <w:proofErr w:type="spellStart"/>
      <w:r w:rsidRPr="00A43DDD">
        <w:rPr>
          <w:rFonts w:cs="Arial"/>
        </w:rPr>
        <w:t>Montazeri</w:t>
      </w:r>
      <w:proofErr w:type="spellEnd"/>
      <w:r w:rsidRPr="00A43DDD">
        <w:rPr>
          <w:rFonts w:cs="Arial"/>
        </w:rPr>
        <w:t>, 2020)</w:t>
      </w:r>
      <w:r>
        <w:fldChar w:fldCharType="end"/>
      </w:r>
      <w:r>
        <w:t xml:space="preserve">. Este estudo foi mantido, mesmo não tendo foco no BackPEI, pois trata-se de uma pesquisa de clinimetria e o </w:t>
      </w:r>
      <w:proofErr w:type="spellStart"/>
      <w:r>
        <w:t>BacKPEI</w:t>
      </w:r>
      <w:proofErr w:type="spellEnd"/>
      <w:r>
        <w:t xml:space="preserve"> foi utilizado no desenvolvimento do BABAQ.</w:t>
      </w:r>
    </w:p>
    <w:p w14:paraId="7412B980" w14:textId="35C51A64" w:rsidR="00D50F64" w:rsidRDefault="00D50F64" w:rsidP="00D50F64">
      <w:r>
        <w:t xml:space="preserve">Foram identificadas oito diferentes versões do BackPEI e seu desenvolvimento e avaliação estão expostos na </w:t>
      </w:r>
      <w:r>
        <w:fldChar w:fldCharType="begin"/>
      </w:r>
      <w:r>
        <w:instrText xml:space="preserve"> REF _Ref197634909 \h </w:instrText>
      </w:r>
      <w:r>
        <w:fldChar w:fldCharType="separate"/>
      </w:r>
      <w:r>
        <w:t xml:space="preserve">Figura </w:t>
      </w:r>
      <w:r>
        <w:rPr>
          <w:noProof/>
        </w:rPr>
        <w:t>2</w:t>
      </w:r>
      <w:r>
        <w:fldChar w:fldCharType="end"/>
      </w:r>
      <w:r>
        <w:rPr>
          <w:b/>
          <w:bCs/>
        </w:rPr>
        <w:t xml:space="preserve">. </w:t>
      </w:r>
      <w:r>
        <w:t xml:space="preserve">Em 2013 foi realizado o desenvolvimento da versão original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 xml:space="preserve">. 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w:t>
      </w:r>
      <w:proofErr w:type="spellStart"/>
      <w:r w:rsidRPr="00A43DDD">
        <w:rPr>
          <w:rFonts w:cs="Arial"/>
          <w:kern w:val="0"/>
        </w:rPr>
        <w:t>Pivotto</w:t>
      </w:r>
      <w:proofErr w:type="spellEnd"/>
      <w:r w:rsidRPr="00A43DDD">
        <w:rPr>
          <w:rFonts w:cs="Arial"/>
          <w:kern w:val="0"/>
        </w:rPr>
        <w:t xml:space="preserve"> </w:t>
      </w:r>
      <w:r w:rsidRPr="00A43DDD">
        <w:rPr>
          <w:rFonts w:cs="Arial"/>
          <w:i/>
          <w:iCs/>
          <w:kern w:val="0"/>
        </w:rPr>
        <w:t>et al.</w:t>
      </w:r>
      <w:r w:rsidRPr="00A43DDD">
        <w:rPr>
          <w:rFonts w:cs="Arial"/>
          <w:kern w:val="0"/>
        </w:rPr>
        <w:t>, 2018)</w:t>
      </w:r>
      <w:r>
        <w:fldChar w:fldCharType="end"/>
      </w:r>
      <w:r>
        <w:t xml:space="preserve">. Originalmente o BackPEI se dedicava a dor lombar e fatores de risco e era destinado a crianças em idade escolar. Em 2018 também foi elaborado o BackPEI-A, destinado a adultos e que inclui, além da dor lombar e fatores de risco, a dor cervical e seus fatores risco, já contando com um sistema de pontuação. O BackPEI-A também foi desenvolvido em português e traduzido para o inglês </w:t>
      </w:r>
      <w:r>
        <w:fldChar w:fldCharType="begin"/>
      </w:r>
      <w:r>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3E55C8">
        <w:rPr>
          <w:rFonts w:cs="Arial"/>
          <w:kern w:val="0"/>
        </w:rPr>
        <w:t xml:space="preserve">(Candotti </w:t>
      </w:r>
      <w:r w:rsidRPr="003E55C8">
        <w:rPr>
          <w:rFonts w:cs="Arial"/>
          <w:i/>
          <w:iCs/>
          <w:kern w:val="0"/>
        </w:rPr>
        <w:t>et al.</w:t>
      </w:r>
      <w:r w:rsidRPr="003E55C8">
        <w:rPr>
          <w:rFonts w:cs="Arial"/>
          <w:kern w:val="0"/>
        </w:rPr>
        <w:t>, 2018)</w:t>
      </w:r>
      <w:r>
        <w:fldChar w:fldCharType="end"/>
      </w:r>
      <w:r>
        <w:t xml:space="preserve">. A partir da tradução em inglês do BackPEI original foi desenvolvida uma versão em turco em 2019 </w:t>
      </w:r>
      <w:r>
        <w:fldChar w:fldCharType="begin"/>
      </w:r>
      <w:r>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635B7D">
        <w:rPr>
          <w:rFonts w:cs="Arial"/>
          <w:kern w:val="0"/>
        </w:rPr>
        <w:t>(</w:t>
      </w:r>
      <w:proofErr w:type="spellStart"/>
      <w:r w:rsidRPr="00635B7D">
        <w:rPr>
          <w:rFonts w:cs="Arial"/>
          <w:kern w:val="0"/>
        </w:rPr>
        <w:t>Gençbaş</w:t>
      </w:r>
      <w:proofErr w:type="spellEnd"/>
      <w:r w:rsidRPr="00635B7D">
        <w:rPr>
          <w:rFonts w:cs="Arial"/>
          <w:kern w:val="0"/>
        </w:rPr>
        <w:t xml:space="preserve">; </w:t>
      </w:r>
      <w:proofErr w:type="spellStart"/>
      <w:r w:rsidRPr="00635B7D">
        <w:rPr>
          <w:rFonts w:cs="Arial"/>
          <w:kern w:val="0"/>
        </w:rPr>
        <w:t>Bebiş</w:t>
      </w:r>
      <w:proofErr w:type="spellEnd"/>
      <w:r w:rsidRPr="00635B7D">
        <w:rPr>
          <w:rFonts w:cs="Arial"/>
          <w:kern w:val="0"/>
        </w:rPr>
        <w:t>, 2019)</w:t>
      </w:r>
      <w:r>
        <w:fldChar w:fldCharType="end"/>
      </w:r>
      <w:r>
        <w:t xml:space="preserve"> e a versão em </w:t>
      </w:r>
    </w:p>
    <w:p w14:paraId="5F41ACD6" w14:textId="06B9E7C2" w:rsidR="00C630DC" w:rsidRDefault="003E55C8" w:rsidP="00685C2E">
      <w:pPr>
        <w:sectPr w:rsidR="00C630DC" w:rsidSect="00040147">
          <w:headerReference w:type="first" r:id="rId9"/>
          <w:pgSz w:w="11906" w:h="16838"/>
          <w:pgMar w:top="1701" w:right="1134" w:bottom="1134" w:left="1701" w:header="708" w:footer="708" w:gutter="0"/>
          <w:cols w:space="708"/>
          <w:docGrid w:linePitch="360"/>
        </w:sectPr>
      </w:pPr>
      <w:r>
        <w:t xml:space="preserve"> </w:t>
      </w:r>
    </w:p>
    <w:tbl>
      <w:tblPr>
        <w:tblW w:w="15309" w:type="dxa"/>
        <w:tblCellMar>
          <w:left w:w="70" w:type="dxa"/>
          <w:right w:w="70" w:type="dxa"/>
        </w:tblCellMar>
        <w:tblLook w:val="04A0" w:firstRow="1" w:lastRow="0" w:firstColumn="1" w:lastColumn="0" w:noHBand="0" w:noVBand="1"/>
      </w:tblPr>
      <w:tblGrid>
        <w:gridCol w:w="1661"/>
        <w:gridCol w:w="4549"/>
        <w:gridCol w:w="4549"/>
        <w:gridCol w:w="4550"/>
      </w:tblGrid>
      <w:tr w:rsidR="00C630DC" w:rsidRPr="00C41819" w14:paraId="0058DDE5" w14:textId="77777777" w:rsidTr="00E17F61">
        <w:trPr>
          <w:trHeight w:val="300"/>
          <w:tblHeader/>
        </w:trPr>
        <w:tc>
          <w:tcPr>
            <w:tcW w:w="1661" w:type="dxa"/>
            <w:tcBorders>
              <w:top w:val="single" w:sz="12" w:space="0" w:color="auto"/>
              <w:left w:val="nil"/>
              <w:bottom w:val="single" w:sz="4" w:space="0" w:color="auto"/>
              <w:right w:val="nil"/>
            </w:tcBorders>
            <w:shd w:val="clear" w:color="auto" w:fill="auto"/>
            <w:vAlign w:val="center"/>
            <w:hideMark/>
          </w:tcPr>
          <w:p w14:paraId="322B45AE" w14:textId="0ABB2AF6" w:rsidR="00C630DC" w:rsidRPr="00C41819" w:rsidRDefault="00C630DC" w:rsidP="00BE0591">
            <w:pPr>
              <w:spacing w:line="240" w:lineRule="auto"/>
              <w:ind w:firstLine="0"/>
              <w:rPr>
                <w:rFonts w:eastAsia="Times New Roman" w:cs="Arial"/>
                <w:b/>
                <w:bCs/>
                <w:color w:val="000000"/>
                <w:kern w:val="0"/>
                <w:sz w:val="20"/>
                <w:szCs w:val="20"/>
                <w:lang w:eastAsia="pt-BR"/>
                <w14:ligatures w14:val="none"/>
              </w:rPr>
            </w:pPr>
            <w:r w:rsidRPr="0002615D">
              <w:rPr>
                <w:rFonts w:eastAsia="Times New Roman" w:cs="Arial"/>
                <w:b/>
                <w:bCs/>
                <w:color w:val="000000"/>
                <w:kern w:val="0"/>
                <w:sz w:val="20"/>
                <w:szCs w:val="20"/>
                <w:lang w:eastAsia="pt-BR"/>
                <w14:ligatures w14:val="none"/>
              </w:rPr>
              <w:lastRenderedPageBreak/>
              <w:t>Fonte</w:t>
            </w:r>
          </w:p>
        </w:tc>
        <w:tc>
          <w:tcPr>
            <w:tcW w:w="4549" w:type="dxa"/>
            <w:tcBorders>
              <w:top w:val="single" w:sz="12" w:space="0" w:color="auto"/>
              <w:left w:val="nil"/>
              <w:bottom w:val="single" w:sz="4" w:space="0" w:color="auto"/>
              <w:right w:val="nil"/>
            </w:tcBorders>
            <w:shd w:val="clear" w:color="auto" w:fill="auto"/>
            <w:vAlign w:val="center"/>
            <w:hideMark/>
          </w:tcPr>
          <w:p w14:paraId="411CF9A1" w14:textId="211C5899"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Etapa</w:t>
            </w:r>
          </w:p>
        </w:tc>
        <w:tc>
          <w:tcPr>
            <w:tcW w:w="4549" w:type="dxa"/>
            <w:tcBorders>
              <w:top w:val="single" w:sz="12" w:space="0" w:color="auto"/>
              <w:left w:val="nil"/>
              <w:bottom w:val="single" w:sz="4" w:space="0" w:color="auto"/>
              <w:right w:val="nil"/>
            </w:tcBorders>
            <w:shd w:val="clear" w:color="auto" w:fill="auto"/>
            <w:vAlign w:val="center"/>
            <w:hideMark/>
          </w:tcPr>
          <w:p w14:paraId="0FA17207"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Método</w:t>
            </w:r>
          </w:p>
        </w:tc>
        <w:tc>
          <w:tcPr>
            <w:tcW w:w="4550" w:type="dxa"/>
            <w:tcBorders>
              <w:top w:val="single" w:sz="12" w:space="0" w:color="auto"/>
              <w:left w:val="nil"/>
              <w:bottom w:val="single" w:sz="4" w:space="0" w:color="auto"/>
              <w:right w:val="nil"/>
            </w:tcBorders>
            <w:shd w:val="clear" w:color="auto" w:fill="auto"/>
            <w:vAlign w:val="center"/>
            <w:hideMark/>
          </w:tcPr>
          <w:p w14:paraId="3FA03688"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Resultado</w:t>
            </w:r>
          </w:p>
        </w:tc>
      </w:tr>
      <w:tr w:rsidR="00C630DC" w:rsidRPr="00C41819" w14:paraId="42D3616D" w14:textId="77777777" w:rsidTr="00E17F61">
        <w:trPr>
          <w:trHeight w:val="900"/>
        </w:trPr>
        <w:tc>
          <w:tcPr>
            <w:tcW w:w="1661" w:type="dxa"/>
            <w:vMerge w:val="restart"/>
            <w:tcBorders>
              <w:top w:val="single" w:sz="4" w:space="0" w:color="auto"/>
              <w:left w:val="nil"/>
              <w:bottom w:val="nil"/>
              <w:right w:val="nil"/>
            </w:tcBorders>
            <w:shd w:val="clear" w:color="auto" w:fill="auto"/>
            <w:vAlign w:val="center"/>
            <w:hideMark/>
          </w:tcPr>
          <w:p w14:paraId="6C454F8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oll et al. (2013)</w:t>
            </w:r>
          </w:p>
        </w:tc>
        <w:tc>
          <w:tcPr>
            <w:tcW w:w="4549" w:type="dxa"/>
            <w:tcBorders>
              <w:top w:val="single" w:sz="4" w:space="0" w:color="auto"/>
              <w:left w:val="nil"/>
              <w:bottom w:val="nil"/>
              <w:right w:val="nil"/>
            </w:tcBorders>
            <w:shd w:val="clear" w:color="auto" w:fill="auto"/>
            <w:vAlign w:val="center"/>
            <w:hideMark/>
          </w:tcPr>
          <w:p w14:paraId="3A09479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sões prévias baseados em artigos conhecidos previamente pelos autores</w:t>
            </w:r>
          </w:p>
        </w:tc>
        <w:tc>
          <w:tcPr>
            <w:tcW w:w="4549" w:type="dxa"/>
            <w:tcBorders>
              <w:top w:val="single" w:sz="4" w:space="0" w:color="auto"/>
              <w:left w:val="nil"/>
              <w:bottom w:val="nil"/>
              <w:right w:val="nil"/>
            </w:tcBorders>
            <w:shd w:val="clear" w:color="auto" w:fill="auto"/>
            <w:vAlign w:val="center"/>
            <w:hideMark/>
          </w:tcPr>
          <w:p w14:paraId="110B2CD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74C4F40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à dor. Decisão de utilizar fotografias nos itens relativos aos hábitos posturais e ter questionários diferentes com base no gênero.</w:t>
            </w:r>
          </w:p>
        </w:tc>
      </w:tr>
      <w:tr w:rsidR="00C630DC" w:rsidRPr="00C41819" w14:paraId="7994F695" w14:textId="77777777" w:rsidTr="00E17F61">
        <w:trPr>
          <w:trHeight w:val="600"/>
        </w:trPr>
        <w:tc>
          <w:tcPr>
            <w:tcW w:w="1661" w:type="dxa"/>
            <w:vMerge/>
            <w:tcBorders>
              <w:top w:val="nil"/>
              <w:left w:val="nil"/>
              <w:bottom w:val="nil"/>
              <w:right w:val="nil"/>
            </w:tcBorders>
            <w:vAlign w:val="center"/>
            <w:hideMark/>
          </w:tcPr>
          <w:p w14:paraId="424D702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FD58FE5" w14:textId="2AF3823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esquisa de campo para registrar os hábitos </w:t>
            </w:r>
            <w:r w:rsidR="006F739D" w:rsidRPr="00C41819">
              <w:rPr>
                <w:rFonts w:eastAsia="Times New Roman" w:cs="Arial"/>
                <w:color w:val="000000"/>
                <w:kern w:val="0"/>
                <w:sz w:val="20"/>
                <w:szCs w:val="20"/>
                <w:lang w:eastAsia="pt-BR"/>
                <w14:ligatures w14:val="none"/>
              </w:rPr>
              <w:t>posturais</w:t>
            </w:r>
            <w:r w:rsidRPr="00C41819">
              <w:rPr>
                <w:rFonts w:eastAsia="Times New Roman" w:cs="Arial"/>
                <w:color w:val="000000"/>
                <w:kern w:val="0"/>
                <w:sz w:val="20"/>
                <w:szCs w:val="20"/>
                <w:lang w:eastAsia="pt-BR"/>
                <w14:ligatures w14:val="none"/>
              </w:rPr>
              <w:t xml:space="preserve"> mais comuns e seu modo de execução</w:t>
            </w:r>
          </w:p>
        </w:tc>
        <w:tc>
          <w:tcPr>
            <w:tcW w:w="4549" w:type="dxa"/>
            <w:tcBorders>
              <w:top w:val="nil"/>
              <w:left w:val="nil"/>
              <w:bottom w:val="nil"/>
              <w:right w:val="nil"/>
            </w:tcBorders>
            <w:shd w:val="clear" w:color="auto" w:fill="auto"/>
            <w:vAlign w:val="center"/>
            <w:hideMark/>
          </w:tcPr>
          <w:p w14:paraId="2EFE0F5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nil"/>
              <w:right w:val="nil"/>
            </w:tcBorders>
            <w:shd w:val="clear" w:color="auto" w:fill="auto"/>
            <w:vAlign w:val="center"/>
            <w:hideMark/>
          </w:tcPr>
          <w:p w14:paraId="639F83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sições identificadas como mais comuns foram consideradas para as fotografias</w:t>
            </w:r>
          </w:p>
        </w:tc>
      </w:tr>
      <w:tr w:rsidR="00C630DC" w:rsidRPr="00C41819" w14:paraId="740CB735" w14:textId="77777777" w:rsidTr="00E17F61">
        <w:trPr>
          <w:trHeight w:val="600"/>
        </w:trPr>
        <w:tc>
          <w:tcPr>
            <w:tcW w:w="1661" w:type="dxa"/>
            <w:vMerge/>
            <w:tcBorders>
              <w:top w:val="nil"/>
              <w:left w:val="nil"/>
              <w:bottom w:val="nil"/>
              <w:right w:val="nil"/>
            </w:tcBorders>
            <w:vAlign w:val="center"/>
            <w:hideMark/>
          </w:tcPr>
          <w:p w14:paraId="62C4AA0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DBB26E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fatores de risco</w:t>
            </w:r>
          </w:p>
        </w:tc>
        <w:tc>
          <w:tcPr>
            <w:tcW w:w="4549" w:type="dxa"/>
            <w:tcBorders>
              <w:top w:val="nil"/>
              <w:left w:val="nil"/>
              <w:bottom w:val="nil"/>
              <w:right w:val="nil"/>
            </w:tcBorders>
            <w:shd w:val="clear" w:color="auto" w:fill="auto"/>
            <w:vAlign w:val="center"/>
            <w:hideMark/>
          </w:tcPr>
          <w:p w14:paraId="7FD068B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nil"/>
              <w:right w:val="nil"/>
            </w:tcBorders>
            <w:shd w:val="clear" w:color="auto" w:fill="auto"/>
            <w:vAlign w:val="center"/>
            <w:hideMark/>
          </w:tcPr>
          <w:p w14:paraId="794F58C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aos fatores de risco.</w:t>
            </w:r>
          </w:p>
        </w:tc>
      </w:tr>
      <w:tr w:rsidR="00C630DC" w:rsidRPr="00C41819" w14:paraId="4E78A1E3" w14:textId="77777777" w:rsidTr="00E17F61">
        <w:trPr>
          <w:trHeight w:val="1200"/>
        </w:trPr>
        <w:tc>
          <w:tcPr>
            <w:tcW w:w="1661" w:type="dxa"/>
            <w:vMerge/>
            <w:tcBorders>
              <w:top w:val="nil"/>
              <w:left w:val="nil"/>
              <w:bottom w:val="nil"/>
              <w:right w:val="nil"/>
            </w:tcBorders>
            <w:vAlign w:val="center"/>
            <w:hideMark/>
          </w:tcPr>
          <w:p w14:paraId="26DD570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14607B3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5464A8E1" w14:textId="1E46184E" w:rsidR="00C630DC" w:rsidRPr="009F0C8B" w:rsidRDefault="00C630DC" w:rsidP="00741530">
            <w:pPr>
              <w:spacing w:after="120" w:line="240" w:lineRule="auto"/>
              <w:ind w:firstLine="0"/>
              <w:rPr>
                <w:rFonts w:eastAsia="Times New Roman" w:cs="Arial"/>
                <w:kern w:val="0"/>
                <w:sz w:val="20"/>
                <w:szCs w:val="20"/>
                <w:lang w:eastAsia="pt-BR"/>
                <w14:ligatures w14:val="none"/>
              </w:rPr>
            </w:pPr>
            <w:r w:rsidRPr="009F0C8B">
              <w:rPr>
                <w:rFonts w:eastAsia="Times New Roman" w:cs="Arial"/>
                <w:kern w:val="0"/>
                <w:sz w:val="20"/>
                <w:szCs w:val="20"/>
                <w:lang w:eastAsia="pt-BR"/>
                <w14:ligatures w14:val="none"/>
              </w:rPr>
              <w:t>Painel com 8 especialistas avaliou: adequação ao avaliar</w:t>
            </w:r>
            <w:r w:rsidR="00EE6DE6" w:rsidRPr="009F0C8B">
              <w:rPr>
                <w:rFonts w:eastAsia="Times New Roman" w:cs="Arial"/>
                <w:kern w:val="0"/>
                <w:sz w:val="20"/>
                <w:szCs w:val="20"/>
                <w:lang w:eastAsia="pt-BR"/>
                <w14:ligatures w14:val="none"/>
              </w:rPr>
              <w:t xml:space="preserve"> as atividades de vida diária (</w:t>
            </w:r>
            <w:proofErr w:type="spellStart"/>
            <w:r w:rsidRPr="009F0C8B">
              <w:rPr>
                <w:rFonts w:eastAsia="Times New Roman" w:cs="Arial"/>
                <w:kern w:val="0"/>
                <w:sz w:val="20"/>
                <w:szCs w:val="20"/>
                <w:lang w:eastAsia="pt-BR"/>
                <w14:ligatures w14:val="none"/>
              </w:rPr>
              <w:t>AVDs</w:t>
            </w:r>
            <w:proofErr w:type="spellEnd"/>
            <w:r w:rsidR="00EE6DE6" w:rsidRPr="009F0C8B">
              <w:rPr>
                <w:rFonts w:eastAsia="Times New Roman" w:cs="Arial"/>
                <w:kern w:val="0"/>
                <w:sz w:val="20"/>
                <w:szCs w:val="20"/>
                <w:lang w:eastAsia="pt-BR"/>
                <w14:ligatures w14:val="none"/>
              </w:rPr>
              <w:t>)</w:t>
            </w:r>
            <w:r w:rsidRPr="009F0C8B">
              <w:rPr>
                <w:rFonts w:eastAsia="Times New Roman" w:cs="Arial"/>
                <w:kern w:val="0"/>
                <w:sz w:val="20"/>
                <w:szCs w:val="20"/>
                <w:lang w:eastAsia="pt-BR"/>
                <w14:ligatures w14:val="none"/>
              </w:rPr>
              <w:t xml:space="preserve"> a partir de fotografias; adequação ao avaliar dor nas costas e fatores associados; a clareza, facilidade de compreensão e aplicabilidade. Avaliação através de tabelas de frequência.</w:t>
            </w:r>
          </w:p>
        </w:tc>
        <w:tc>
          <w:tcPr>
            <w:tcW w:w="4550" w:type="dxa"/>
            <w:tcBorders>
              <w:top w:val="nil"/>
              <w:left w:val="nil"/>
              <w:bottom w:val="nil"/>
              <w:right w:val="nil"/>
            </w:tcBorders>
            <w:shd w:val="clear" w:color="auto" w:fill="auto"/>
            <w:vAlign w:val="center"/>
            <w:hideMark/>
          </w:tcPr>
          <w:p w14:paraId="34AF91C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comendações: melhor estruturação das questões; melhorar a qualidade das imagens; alterar algumas imagens; preparar uma versão para cada gênero com posturas diferentes. Aprovação do sistema de medição na segunda rodada de consulta ao painel.</w:t>
            </w:r>
          </w:p>
        </w:tc>
      </w:tr>
      <w:tr w:rsidR="00C630DC" w:rsidRPr="00C41819" w14:paraId="373737C9" w14:textId="77777777" w:rsidTr="00E17F61">
        <w:trPr>
          <w:trHeight w:val="600"/>
        </w:trPr>
        <w:tc>
          <w:tcPr>
            <w:tcW w:w="1661" w:type="dxa"/>
            <w:vMerge/>
            <w:tcBorders>
              <w:top w:val="nil"/>
              <w:left w:val="nil"/>
              <w:bottom w:val="nil"/>
              <w:right w:val="nil"/>
            </w:tcBorders>
            <w:vAlign w:val="center"/>
            <w:hideMark/>
          </w:tcPr>
          <w:p w14:paraId="04E76174"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B92466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w:t>
            </w:r>
          </w:p>
        </w:tc>
        <w:tc>
          <w:tcPr>
            <w:tcW w:w="4549" w:type="dxa"/>
            <w:tcBorders>
              <w:top w:val="nil"/>
              <w:left w:val="nil"/>
              <w:bottom w:val="nil"/>
              <w:right w:val="nil"/>
            </w:tcBorders>
            <w:shd w:val="clear" w:color="auto" w:fill="auto"/>
            <w:vAlign w:val="center"/>
            <w:hideMark/>
          </w:tcPr>
          <w:p w14:paraId="75A3BE2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a 20 crianças em idade escolar e ocorreu uma avaliação qualitativa </w:t>
            </w:r>
          </w:p>
        </w:tc>
        <w:tc>
          <w:tcPr>
            <w:tcW w:w="4550" w:type="dxa"/>
            <w:tcBorders>
              <w:top w:val="nil"/>
              <w:left w:val="nil"/>
              <w:bottom w:val="nil"/>
              <w:right w:val="nil"/>
            </w:tcBorders>
            <w:shd w:val="clear" w:color="auto" w:fill="auto"/>
            <w:vAlign w:val="center"/>
            <w:hideMark/>
          </w:tcPr>
          <w:p w14:paraId="25C2A4C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avia necessidade de mudanças</w:t>
            </w:r>
          </w:p>
        </w:tc>
      </w:tr>
      <w:tr w:rsidR="00C630DC" w:rsidRPr="00C41819" w14:paraId="435A4A06" w14:textId="77777777" w:rsidTr="00E17F61">
        <w:trPr>
          <w:trHeight w:val="900"/>
        </w:trPr>
        <w:tc>
          <w:tcPr>
            <w:tcW w:w="1661" w:type="dxa"/>
            <w:vMerge/>
            <w:tcBorders>
              <w:top w:val="nil"/>
              <w:left w:val="nil"/>
              <w:bottom w:val="nil"/>
              <w:right w:val="nil"/>
            </w:tcBorders>
            <w:vAlign w:val="center"/>
            <w:hideMark/>
          </w:tcPr>
          <w:p w14:paraId="5C63F24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152B35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 através de um procedimento de teste e reteste)</w:t>
            </w:r>
          </w:p>
        </w:tc>
        <w:tc>
          <w:tcPr>
            <w:tcW w:w="4549" w:type="dxa"/>
            <w:tcBorders>
              <w:top w:val="nil"/>
              <w:left w:val="nil"/>
              <w:bottom w:val="nil"/>
              <w:right w:val="nil"/>
            </w:tcBorders>
            <w:shd w:val="clear" w:color="auto" w:fill="auto"/>
            <w:vAlign w:val="center"/>
            <w:hideMark/>
          </w:tcPr>
          <w:p w14:paraId="5CB5C0E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260 indivíduos com intervalo de 7 dias. A avaliação ocorreu através do κ</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não</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 xml:space="preserve">ponderado (≥0,5), CCI e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gt;0,05).</w:t>
            </w:r>
          </w:p>
        </w:tc>
        <w:tc>
          <w:tcPr>
            <w:tcW w:w="4550" w:type="dxa"/>
            <w:tcBorders>
              <w:top w:val="nil"/>
              <w:left w:val="nil"/>
              <w:bottom w:val="nil"/>
              <w:right w:val="nil"/>
            </w:tcBorders>
            <w:shd w:val="clear" w:color="auto" w:fill="auto"/>
            <w:vAlign w:val="center"/>
            <w:hideMark/>
          </w:tcPr>
          <w:p w14:paraId="43B64AA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odos os itens apresentaram κ&gt;0,5. A intensidade da dor obteve CCI=0,937 com diferença não-significativa segundo o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0,251). .</w:t>
            </w:r>
          </w:p>
        </w:tc>
      </w:tr>
      <w:tr w:rsidR="00C630DC" w:rsidRPr="00C41819" w14:paraId="4187A7B1" w14:textId="77777777" w:rsidTr="00E17F61">
        <w:trPr>
          <w:trHeight w:val="600"/>
        </w:trPr>
        <w:tc>
          <w:tcPr>
            <w:tcW w:w="1661" w:type="dxa"/>
            <w:vMerge/>
            <w:tcBorders>
              <w:top w:val="nil"/>
              <w:left w:val="nil"/>
              <w:bottom w:val="single" w:sz="4" w:space="0" w:color="auto"/>
              <w:right w:val="nil"/>
            </w:tcBorders>
            <w:vAlign w:val="center"/>
            <w:hideMark/>
          </w:tcPr>
          <w:p w14:paraId="79D696D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38661EC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40B6D22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550" w:type="dxa"/>
            <w:tcBorders>
              <w:top w:val="nil"/>
              <w:left w:val="nil"/>
              <w:bottom w:val="single" w:sz="4" w:space="0" w:color="auto"/>
              <w:right w:val="nil"/>
            </w:tcBorders>
            <w:shd w:val="clear" w:color="auto" w:fill="auto"/>
            <w:vAlign w:val="center"/>
            <w:hideMark/>
          </w:tcPr>
          <w:p w14:paraId="40A97F5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1F371ED2" w14:textId="77777777" w:rsidTr="00E17F61">
        <w:trPr>
          <w:trHeight w:val="1200"/>
        </w:trPr>
        <w:tc>
          <w:tcPr>
            <w:tcW w:w="1661" w:type="dxa"/>
            <w:tcBorders>
              <w:top w:val="single" w:sz="4" w:space="0" w:color="auto"/>
              <w:left w:val="nil"/>
              <w:bottom w:val="single" w:sz="4" w:space="0" w:color="auto"/>
              <w:right w:val="nil"/>
            </w:tcBorders>
            <w:shd w:val="clear" w:color="auto" w:fill="auto"/>
            <w:vAlign w:val="center"/>
            <w:hideMark/>
          </w:tcPr>
          <w:p w14:paraId="0C38FEC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ntoniolli et al. (2015)</w:t>
            </w:r>
          </w:p>
        </w:tc>
        <w:tc>
          <w:tcPr>
            <w:tcW w:w="4549" w:type="dxa"/>
            <w:tcBorders>
              <w:top w:val="single" w:sz="4" w:space="0" w:color="auto"/>
              <w:left w:val="nil"/>
              <w:bottom w:val="single" w:sz="4" w:space="0" w:color="auto"/>
              <w:right w:val="nil"/>
            </w:tcBorders>
            <w:shd w:val="clear" w:color="auto" w:fill="auto"/>
            <w:vAlign w:val="center"/>
            <w:hideMark/>
          </w:tcPr>
          <w:p w14:paraId="0192EB1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cordância e associação entre os resultados do BackPEI e </w:t>
            </w:r>
            <w:proofErr w:type="spellStart"/>
            <w:r w:rsidRPr="00C41819">
              <w:rPr>
                <w:rFonts w:eastAsia="Times New Roman" w:cs="Arial"/>
                <w:color w:val="000000"/>
                <w:kern w:val="0"/>
                <w:sz w:val="20"/>
                <w:szCs w:val="20"/>
                <w:lang w:eastAsia="pt-BR"/>
                <w14:ligatures w14:val="none"/>
              </w:rPr>
              <w:t>LADy</w:t>
            </w:r>
            <w:proofErr w:type="spellEnd"/>
          </w:p>
        </w:tc>
        <w:tc>
          <w:tcPr>
            <w:tcW w:w="4549" w:type="dxa"/>
            <w:tcBorders>
              <w:top w:val="single" w:sz="4" w:space="0" w:color="auto"/>
              <w:left w:val="nil"/>
              <w:bottom w:val="single" w:sz="4" w:space="0" w:color="auto"/>
              <w:right w:val="nil"/>
            </w:tcBorders>
            <w:shd w:val="clear" w:color="auto" w:fill="auto"/>
            <w:vAlign w:val="center"/>
            <w:hideMark/>
          </w:tcPr>
          <w:p w14:paraId="7C51A02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s hábitos posturais de 58 estudantes foram medidos através do </w:t>
            </w:r>
            <w:proofErr w:type="spellStart"/>
            <w:r w:rsidRPr="00C41819">
              <w:rPr>
                <w:rFonts w:eastAsia="Times New Roman" w:cs="Arial"/>
                <w:color w:val="000000"/>
                <w:kern w:val="0"/>
                <w:sz w:val="20"/>
                <w:szCs w:val="20"/>
                <w:lang w:eastAsia="pt-BR"/>
                <w14:ligatures w14:val="none"/>
              </w:rPr>
              <w:t>LADy</w:t>
            </w:r>
            <w:proofErr w:type="spellEnd"/>
            <w:r w:rsidRPr="00C41819">
              <w:rPr>
                <w:rFonts w:eastAsia="Times New Roman" w:cs="Arial"/>
                <w:color w:val="000000"/>
                <w:kern w:val="0"/>
                <w:sz w:val="20"/>
                <w:szCs w:val="20"/>
                <w:lang w:eastAsia="pt-BR"/>
                <w14:ligatures w14:val="none"/>
              </w:rPr>
              <w:t xml:space="preserve"> e do BackPEI a concordância foi avaliada através do κ, %C (&gt;80%) e χ² (p&lt;0,05)</w:t>
            </w:r>
          </w:p>
        </w:tc>
        <w:tc>
          <w:tcPr>
            <w:tcW w:w="4550" w:type="dxa"/>
            <w:tcBorders>
              <w:top w:val="single" w:sz="4" w:space="0" w:color="auto"/>
              <w:left w:val="nil"/>
              <w:bottom w:val="single" w:sz="4" w:space="0" w:color="auto"/>
              <w:right w:val="nil"/>
            </w:tcBorders>
            <w:shd w:val="clear" w:color="auto" w:fill="auto"/>
            <w:vAlign w:val="center"/>
            <w:hideMark/>
          </w:tcPr>
          <w:p w14:paraId="627AE1D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ábitos posturais: carregar mochila (%C 96,5%; κ=</w:t>
            </w:r>
            <w:proofErr w:type="gramStart"/>
            <w:r w:rsidRPr="00C41819">
              <w:rPr>
                <w:rFonts w:eastAsia="Times New Roman" w:cs="Arial"/>
                <w:color w:val="000000"/>
                <w:kern w:val="0"/>
                <w:sz w:val="20"/>
                <w:szCs w:val="20"/>
                <w:lang w:eastAsia="pt-BR"/>
                <w14:ligatures w14:val="none"/>
              </w:rPr>
              <w:t>0,905 ;χ</w:t>
            </w:r>
            <w:proofErr w:type="gramEnd"/>
            <w:r w:rsidRPr="00C41819">
              <w:rPr>
                <w:rFonts w:eastAsia="Times New Roman" w:cs="Arial"/>
                <w:color w:val="000000"/>
                <w:kern w:val="0"/>
                <w:sz w:val="20"/>
                <w:szCs w:val="20"/>
                <w:lang w:eastAsia="pt-BR"/>
                <w14:ligatures w14:val="none"/>
              </w:rPr>
              <w:t>²=47,15 , p=0,001), pegar objeto do chão  (%C 98,3%; κ=0,962 ;χ²=53,78 , p=0,001), sentar para escrever (%C 93,1%; κ=0,737 ;χ²=31,51 , p=0,001) e usar o computador (%C 84,5%; κ=0,483 ;χ²=14,757 , p=0,01).</w:t>
            </w:r>
          </w:p>
        </w:tc>
      </w:tr>
      <w:tr w:rsidR="00C630DC" w:rsidRPr="00C41819" w14:paraId="1761DD50" w14:textId="77777777" w:rsidTr="00E17F61">
        <w:trPr>
          <w:trHeight w:val="900"/>
        </w:trPr>
        <w:tc>
          <w:tcPr>
            <w:tcW w:w="1661" w:type="dxa"/>
            <w:tcBorders>
              <w:top w:val="single" w:sz="4" w:space="0" w:color="auto"/>
              <w:left w:val="nil"/>
              <w:bottom w:val="single" w:sz="4" w:space="0" w:color="auto"/>
              <w:right w:val="nil"/>
            </w:tcBorders>
            <w:shd w:val="clear" w:color="auto" w:fill="auto"/>
            <w:vAlign w:val="center"/>
            <w:hideMark/>
          </w:tcPr>
          <w:p w14:paraId="20A621B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Pivotto</w:t>
            </w:r>
            <w:proofErr w:type="spellEnd"/>
            <w:r w:rsidRPr="00C41819">
              <w:rPr>
                <w:rFonts w:eastAsia="Times New Roman" w:cs="Arial"/>
                <w:color w:val="000000"/>
                <w:kern w:val="0"/>
                <w:sz w:val="20"/>
                <w:szCs w:val="20"/>
                <w:lang w:eastAsia="pt-BR"/>
                <w14:ligatures w14:val="none"/>
              </w:rPr>
              <w:t xml:space="preserve"> et al. (2018)</w:t>
            </w:r>
          </w:p>
        </w:tc>
        <w:tc>
          <w:tcPr>
            <w:tcW w:w="4549" w:type="dxa"/>
            <w:tcBorders>
              <w:top w:val="single" w:sz="4" w:space="0" w:color="auto"/>
              <w:left w:val="nil"/>
              <w:bottom w:val="single" w:sz="4" w:space="0" w:color="auto"/>
              <w:right w:val="nil"/>
            </w:tcBorders>
            <w:shd w:val="clear" w:color="auto" w:fill="auto"/>
            <w:vAlign w:val="center"/>
            <w:hideMark/>
          </w:tcPr>
          <w:p w14:paraId="2068A25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ntuação do BackPEI</w:t>
            </w:r>
          </w:p>
        </w:tc>
        <w:tc>
          <w:tcPr>
            <w:tcW w:w="4549" w:type="dxa"/>
            <w:tcBorders>
              <w:top w:val="single" w:sz="4" w:space="0" w:color="auto"/>
              <w:left w:val="nil"/>
              <w:bottom w:val="single" w:sz="4" w:space="0" w:color="auto"/>
              <w:right w:val="nil"/>
            </w:tcBorders>
            <w:shd w:val="clear" w:color="auto" w:fill="auto"/>
            <w:vAlign w:val="center"/>
            <w:hideMark/>
          </w:tcPr>
          <w:p w14:paraId="69284E7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single" w:sz="4" w:space="0" w:color="auto"/>
              <w:right w:val="nil"/>
            </w:tcBorders>
            <w:shd w:val="clear" w:color="auto" w:fill="auto"/>
            <w:vAlign w:val="center"/>
            <w:hideMark/>
          </w:tcPr>
          <w:p w14:paraId="4A576F9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Envolve apenas as questões referentes aos fatores de risco. Obtida pela soma dos pontos (máximo de 16 pontos). Quanto maior o valor, menor a exposição a fatores de risco. </w:t>
            </w:r>
          </w:p>
        </w:tc>
      </w:tr>
      <w:tr w:rsidR="00C630DC" w:rsidRPr="00C41819" w14:paraId="4A0E82A4" w14:textId="77777777" w:rsidTr="00E17F61">
        <w:trPr>
          <w:trHeight w:val="900"/>
        </w:trPr>
        <w:tc>
          <w:tcPr>
            <w:tcW w:w="1661" w:type="dxa"/>
            <w:vMerge w:val="restart"/>
            <w:tcBorders>
              <w:top w:val="single" w:sz="4" w:space="0" w:color="auto"/>
              <w:left w:val="nil"/>
              <w:right w:val="nil"/>
            </w:tcBorders>
            <w:shd w:val="clear" w:color="auto" w:fill="auto"/>
            <w:vAlign w:val="center"/>
            <w:hideMark/>
          </w:tcPr>
          <w:p w14:paraId="2074028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andotti et al. (2018)</w:t>
            </w:r>
          </w:p>
        </w:tc>
        <w:tc>
          <w:tcPr>
            <w:tcW w:w="4549" w:type="dxa"/>
            <w:tcBorders>
              <w:top w:val="single" w:sz="4" w:space="0" w:color="auto"/>
              <w:left w:val="nil"/>
              <w:bottom w:val="nil"/>
              <w:right w:val="nil"/>
            </w:tcBorders>
            <w:shd w:val="clear" w:color="auto" w:fill="auto"/>
            <w:vAlign w:val="center"/>
            <w:hideMark/>
          </w:tcPr>
          <w:p w14:paraId="1D91E54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e experiência das autoras para identificar fatores de risco para dor nas costas e pescoço entre adultos</w:t>
            </w:r>
          </w:p>
        </w:tc>
        <w:tc>
          <w:tcPr>
            <w:tcW w:w="4549" w:type="dxa"/>
            <w:tcBorders>
              <w:top w:val="single" w:sz="4" w:space="0" w:color="auto"/>
              <w:left w:val="nil"/>
              <w:bottom w:val="nil"/>
              <w:right w:val="nil"/>
            </w:tcBorders>
            <w:shd w:val="clear" w:color="auto" w:fill="auto"/>
            <w:vAlign w:val="center"/>
            <w:hideMark/>
          </w:tcPr>
          <w:p w14:paraId="0115FF1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43E883A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lteração das questões originais e elaboração da versão inicial do questionário para adultos</w:t>
            </w:r>
          </w:p>
        </w:tc>
      </w:tr>
      <w:tr w:rsidR="00C630DC" w:rsidRPr="00C41819" w14:paraId="427FAD90" w14:textId="77777777" w:rsidTr="00E17F61">
        <w:trPr>
          <w:trHeight w:val="1200"/>
        </w:trPr>
        <w:tc>
          <w:tcPr>
            <w:tcW w:w="1661" w:type="dxa"/>
            <w:vMerge/>
            <w:tcBorders>
              <w:top w:val="nil"/>
              <w:left w:val="nil"/>
              <w:right w:val="nil"/>
            </w:tcBorders>
            <w:vAlign w:val="center"/>
            <w:hideMark/>
          </w:tcPr>
          <w:p w14:paraId="29B6BA00"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20A657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43E393C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ainel com 3 especialistas avaliou: adequação ao avaliar </w:t>
            </w:r>
            <w:proofErr w:type="spellStart"/>
            <w:r w:rsidRPr="00C41819">
              <w:rPr>
                <w:rFonts w:eastAsia="Times New Roman" w:cs="Arial"/>
                <w:color w:val="000000"/>
                <w:kern w:val="0"/>
                <w:sz w:val="20"/>
                <w:szCs w:val="20"/>
                <w:lang w:eastAsia="pt-BR"/>
                <w14:ligatures w14:val="none"/>
              </w:rPr>
              <w:t>AVDs</w:t>
            </w:r>
            <w:proofErr w:type="spellEnd"/>
            <w:r w:rsidRPr="00C41819">
              <w:rPr>
                <w:rFonts w:eastAsia="Times New Roman" w:cs="Arial"/>
                <w:color w:val="000000"/>
                <w:kern w:val="0"/>
                <w:sz w:val="20"/>
                <w:szCs w:val="20"/>
                <w:lang w:eastAsia="pt-BR"/>
                <w14:ligatures w14:val="none"/>
              </w:rPr>
              <w:t xml:space="preserve"> a partir de fotografias; adequação ao avaliar dor nas costas e no pescoço e fatores associados; a clareza, facilidade de compreensão e aplicabilidade. </w:t>
            </w:r>
          </w:p>
        </w:tc>
        <w:tc>
          <w:tcPr>
            <w:tcW w:w="4550" w:type="dxa"/>
            <w:tcBorders>
              <w:top w:val="nil"/>
              <w:left w:val="nil"/>
              <w:bottom w:val="nil"/>
              <w:right w:val="nil"/>
            </w:tcBorders>
            <w:shd w:val="clear" w:color="auto" w:fill="auto"/>
            <w:vAlign w:val="center"/>
            <w:hideMark/>
          </w:tcPr>
          <w:p w14:paraId="0CA8CAF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specialistas recomendaram pequenas alterações que foram realizadas. Na segunda rodada de consulta constatou-se que não seria preciso nenhuma alteração</w:t>
            </w:r>
          </w:p>
        </w:tc>
      </w:tr>
      <w:tr w:rsidR="00C630DC" w:rsidRPr="00C41819" w14:paraId="517CB1D3" w14:textId="77777777" w:rsidTr="00E17F61">
        <w:trPr>
          <w:trHeight w:val="600"/>
        </w:trPr>
        <w:tc>
          <w:tcPr>
            <w:tcW w:w="1661" w:type="dxa"/>
            <w:vMerge/>
            <w:tcBorders>
              <w:top w:val="nil"/>
              <w:left w:val="nil"/>
              <w:right w:val="nil"/>
            </w:tcBorders>
            <w:vAlign w:val="center"/>
            <w:hideMark/>
          </w:tcPr>
          <w:p w14:paraId="373257DD"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161780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w:t>
            </w:r>
          </w:p>
        </w:tc>
        <w:tc>
          <w:tcPr>
            <w:tcW w:w="4549" w:type="dxa"/>
            <w:tcBorders>
              <w:top w:val="nil"/>
              <w:left w:val="nil"/>
              <w:bottom w:val="nil"/>
              <w:right w:val="nil"/>
            </w:tcBorders>
            <w:shd w:val="clear" w:color="auto" w:fill="auto"/>
            <w:vAlign w:val="center"/>
            <w:hideMark/>
          </w:tcPr>
          <w:p w14:paraId="3345731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54 indivíduos com intervalo de 7 dias. A avaliação ocorreu através do κ (≥0,5), CCI2,2.</w:t>
            </w:r>
          </w:p>
        </w:tc>
        <w:tc>
          <w:tcPr>
            <w:tcW w:w="4550" w:type="dxa"/>
            <w:tcBorders>
              <w:top w:val="nil"/>
              <w:left w:val="nil"/>
              <w:bottom w:val="nil"/>
              <w:right w:val="nil"/>
            </w:tcBorders>
            <w:shd w:val="clear" w:color="auto" w:fill="auto"/>
            <w:vAlign w:val="center"/>
            <w:hideMark/>
          </w:tcPr>
          <w:p w14:paraId="0A5DF49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κ&gt;0,5. A intensidade da dor apresentou CCI=0,908 para dor nas costas e CCI=0,865, para dor no pescoço.</w:t>
            </w:r>
          </w:p>
        </w:tc>
      </w:tr>
      <w:tr w:rsidR="00C630DC" w:rsidRPr="00C41819" w14:paraId="534E58BC" w14:textId="77777777" w:rsidTr="00E17F61">
        <w:trPr>
          <w:trHeight w:val="600"/>
        </w:trPr>
        <w:tc>
          <w:tcPr>
            <w:tcW w:w="1661" w:type="dxa"/>
            <w:vMerge/>
            <w:tcBorders>
              <w:top w:val="nil"/>
              <w:left w:val="nil"/>
              <w:right w:val="nil"/>
            </w:tcBorders>
            <w:vAlign w:val="center"/>
            <w:hideMark/>
          </w:tcPr>
          <w:p w14:paraId="37BEC03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BE20D8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nil"/>
              <w:right w:val="nil"/>
            </w:tcBorders>
            <w:shd w:val="clear" w:color="auto" w:fill="auto"/>
            <w:vAlign w:val="center"/>
            <w:hideMark/>
          </w:tcPr>
          <w:p w14:paraId="1A2CAE7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550" w:type="dxa"/>
            <w:tcBorders>
              <w:top w:val="nil"/>
              <w:left w:val="nil"/>
              <w:bottom w:val="nil"/>
              <w:right w:val="nil"/>
            </w:tcBorders>
            <w:shd w:val="clear" w:color="auto" w:fill="auto"/>
            <w:vAlign w:val="center"/>
            <w:hideMark/>
          </w:tcPr>
          <w:p w14:paraId="3F2D98D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74A0F3AE" w14:textId="77777777" w:rsidTr="00E17F61">
        <w:trPr>
          <w:trHeight w:val="900"/>
        </w:trPr>
        <w:tc>
          <w:tcPr>
            <w:tcW w:w="1661" w:type="dxa"/>
            <w:vMerge/>
            <w:tcBorders>
              <w:top w:val="nil"/>
              <w:left w:val="nil"/>
              <w:right w:val="nil"/>
            </w:tcBorders>
            <w:vAlign w:val="center"/>
            <w:hideMark/>
          </w:tcPr>
          <w:p w14:paraId="7FAF073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78B426B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ntuação do BackPEI-A</w:t>
            </w:r>
          </w:p>
        </w:tc>
        <w:tc>
          <w:tcPr>
            <w:tcW w:w="4549" w:type="dxa"/>
            <w:tcBorders>
              <w:top w:val="nil"/>
              <w:left w:val="nil"/>
              <w:bottom w:val="single" w:sz="4" w:space="0" w:color="auto"/>
              <w:right w:val="nil"/>
            </w:tcBorders>
            <w:shd w:val="clear" w:color="auto" w:fill="auto"/>
            <w:vAlign w:val="center"/>
            <w:hideMark/>
          </w:tcPr>
          <w:p w14:paraId="323EFA3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351152C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nvolve apenas as questões referentes aos fatores de risco. Obtida pela soma dos pontos (máximo de 10 pontos). Quanto maior o valor, menor a exposição a fatores de risco.</w:t>
            </w:r>
          </w:p>
        </w:tc>
      </w:tr>
      <w:tr w:rsidR="00C630DC" w:rsidRPr="00C41819" w14:paraId="7A8A9691" w14:textId="77777777" w:rsidTr="00E17F61">
        <w:trPr>
          <w:trHeight w:val="600"/>
        </w:trPr>
        <w:tc>
          <w:tcPr>
            <w:tcW w:w="1661" w:type="dxa"/>
            <w:vMerge w:val="restart"/>
            <w:tcBorders>
              <w:left w:val="nil"/>
              <w:right w:val="nil"/>
            </w:tcBorders>
            <w:shd w:val="clear" w:color="auto" w:fill="auto"/>
            <w:vAlign w:val="center"/>
            <w:hideMark/>
          </w:tcPr>
          <w:p w14:paraId="5DB1492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Gençbas</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Bebis</w:t>
            </w:r>
            <w:proofErr w:type="spellEnd"/>
            <w:r w:rsidRPr="00C41819">
              <w:rPr>
                <w:rFonts w:eastAsia="Times New Roman" w:cs="Arial"/>
                <w:color w:val="000000"/>
                <w:kern w:val="0"/>
                <w:sz w:val="20"/>
                <w:szCs w:val="20"/>
                <w:lang w:eastAsia="pt-BR"/>
                <w14:ligatures w14:val="none"/>
              </w:rPr>
              <w:t xml:space="preserve"> (2019)</w:t>
            </w:r>
          </w:p>
        </w:tc>
        <w:tc>
          <w:tcPr>
            <w:tcW w:w="4549" w:type="dxa"/>
            <w:tcBorders>
              <w:top w:val="single" w:sz="4" w:space="0" w:color="auto"/>
              <w:left w:val="nil"/>
              <w:bottom w:val="nil"/>
              <w:right w:val="nil"/>
            </w:tcBorders>
            <w:shd w:val="clear" w:color="auto" w:fill="auto"/>
            <w:vAlign w:val="center"/>
            <w:hideMark/>
          </w:tcPr>
          <w:p w14:paraId="755143F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radução para o turco </w:t>
            </w:r>
          </w:p>
        </w:tc>
        <w:tc>
          <w:tcPr>
            <w:tcW w:w="4549" w:type="dxa"/>
            <w:tcBorders>
              <w:top w:val="single" w:sz="4" w:space="0" w:color="auto"/>
              <w:left w:val="nil"/>
              <w:bottom w:val="nil"/>
              <w:right w:val="nil"/>
            </w:tcBorders>
            <w:shd w:val="clear" w:color="auto" w:fill="auto"/>
            <w:vAlign w:val="center"/>
            <w:hideMark/>
          </w:tcPr>
          <w:p w14:paraId="49AA891E"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 xml:space="preserve">1 tradutor realizou a tradução do inglês para o turco, outro tradutor avaliou a compreensão e gramática. </w:t>
            </w:r>
          </w:p>
        </w:tc>
        <w:tc>
          <w:tcPr>
            <w:tcW w:w="4550" w:type="dxa"/>
            <w:tcBorders>
              <w:top w:val="single" w:sz="4" w:space="0" w:color="auto"/>
              <w:left w:val="nil"/>
              <w:bottom w:val="nil"/>
              <w:right w:val="nil"/>
            </w:tcBorders>
            <w:shd w:val="clear" w:color="auto" w:fill="auto"/>
            <w:vAlign w:val="center"/>
            <w:hideMark/>
          </w:tcPr>
          <w:p w14:paraId="2E5B2A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preliminar do questionário em turco</w:t>
            </w:r>
          </w:p>
        </w:tc>
      </w:tr>
      <w:tr w:rsidR="00C630DC" w:rsidRPr="00C41819" w14:paraId="6BA3EB2A" w14:textId="77777777" w:rsidTr="00E17F61">
        <w:trPr>
          <w:trHeight w:val="900"/>
        </w:trPr>
        <w:tc>
          <w:tcPr>
            <w:tcW w:w="1661" w:type="dxa"/>
            <w:vMerge/>
            <w:tcBorders>
              <w:top w:val="nil"/>
              <w:left w:val="nil"/>
              <w:right w:val="nil"/>
            </w:tcBorders>
            <w:vAlign w:val="center"/>
            <w:hideMark/>
          </w:tcPr>
          <w:p w14:paraId="31BF3C0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106E9C0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7E6591CF"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Painel com 5 especialistas verificaram a clareza, relevância e adequação de cada questão. Avaliação através do IVC.</w:t>
            </w:r>
          </w:p>
        </w:tc>
        <w:tc>
          <w:tcPr>
            <w:tcW w:w="4550" w:type="dxa"/>
            <w:tcBorders>
              <w:top w:val="nil"/>
              <w:left w:val="nil"/>
              <w:bottom w:val="nil"/>
              <w:right w:val="nil"/>
            </w:tcBorders>
            <w:shd w:val="clear" w:color="auto" w:fill="auto"/>
            <w:vAlign w:val="center"/>
            <w:hideMark/>
          </w:tcPr>
          <w:p w14:paraId="1997B26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item referente a ler e/ou estudar na cama foi separada em 2: ler na cama; e estudar na cama. Obteve-se um IVC=0,908. Elaboração da versão final do questionário em turco do BackPEI.</w:t>
            </w:r>
          </w:p>
        </w:tc>
      </w:tr>
      <w:tr w:rsidR="00C630DC" w:rsidRPr="00C41819" w14:paraId="7F19079D" w14:textId="77777777" w:rsidTr="00E17F61">
        <w:trPr>
          <w:trHeight w:val="600"/>
        </w:trPr>
        <w:tc>
          <w:tcPr>
            <w:tcW w:w="1661" w:type="dxa"/>
            <w:vMerge/>
            <w:tcBorders>
              <w:left w:val="nil"/>
              <w:right w:val="nil"/>
            </w:tcBorders>
            <w:vAlign w:val="center"/>
            <w:hideMark/>
          </w:tcPr>
          <w:p w14:paraId="0A818A9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6AF99A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linguagem</w:t>
            </w:r>
          </w:p>
        </w:tc>
        <w:tc>
          <w:tcPr>
            <w:tcW w:w="4549" w:type="dxa"/>
            <w:tcBorders>
              <w:top w:val="nil"/>
              <w:left w:val="nil"/>
              <w:bottom w:val="nil"/>
              <w:right w:val="nil"/>
            </w:tcBorders>
            <w:shd w:val="clear" w:color="auto" w:fill="auto"/>
            <w:vAlign w:val="center"/>
            <w:hideMark/>
          </w:tcPr>
          <w:p w14:paraId="39A675BC"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 xml:space="preserve">O </w:t>
            </w:r>
            <w:proofErr w:type="spellStart"/>
            <w:r w:rsidRPr="00C41819">
              <w:rPr>
                <w:rFonts w:eastAsia="Times New Roman" w:cs="Arial"/>
                <w:kern w:val="0"/>
                <w:sz w:val="20"/>
                <w:szCs w:val="20"/>
                <w:lang w:eastAsia="pt-BR"/>
                <w14:ligatures w14:val="none"/>
              </w:rPr>
              <w:t>questinário</w:t>
            </w:r>
            <w:proofErr w:type="spellEnd"/>
            <w:r w:rsidRPr="00C41819">
              <w:rPr>
                <w:rFonts w:eastAsia="Times New Roman" w:cs="Arial"/>
                <w:kern w:val="0"/>
                <w:sz w:val="20"/>
                <w:szCs w:val="20"/>
                <w:lang w:eastAsia="pt-BR"/>
                <w14:ligatures w14:val="none"/>
              </w:rPr>
              <w:t xml:space="preserve"> foi retraduzido para o inglês para verificar se houve alteração do significado</w:t>
            </w:r>
          </w:p>
        </w:tc>
        <w:tc>
          <w:tcPr>
            <w:tcW w:w="4550" w:type="dxa"/>
            <w:tcBorders>
              <w:top w:val="nil"/>
              <w:left w:val="nil"/>
              <w:bottom w:val="nil"/>
              <w:right w:val="nil"/>
            </w:tcBorders>
            <w:shd w:val="clear" w:color="auto" w:fill="auto"/>
            <w:vAlign w:val="center"/>
            <w:hideMark/>
          </w:tcPr>
          <w:p w14:paraId="41FF6D8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ouve alteração do significado das questões</w:t>
            </w:r>
          </w:p>
        </w:tc>
      </w:tr>
      <w:tr w:rsidR="00C630DC" w:rsidRPr="00C41819" w14:paraId="589CAFEE" w14:textId="77777777" w:rsidTr="00E17F61">
        <w:trPr>
          <w:trHeight w:val="600"/>
        </w:trPr>
        <w:tc>
          <w:tcPr>
            <w:tcW w:w="1661" w:type="dxa"/>
            <w:vMerge w:val="restart"/>
            <w:tcBorders>
              <w:left w:val="nil"/>
              <w:bottom w:val="single" w:sz="4" w:space="0" w:color="auto"/>
              <w:right w:val="nil"/>
            </w:tcBorders>
            <w:vAlign w:val="center"/>
            <w:hideMark/>
          </w:tcPr>
          <w:p w14:paraId="7E4607B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right w:val="nil"/>
            </w:tcBorders>
            <w:shd w:val="clear" w:color="auto" w:fill="auto"/>
            <w:vAlign w:val="center"/>
            <w:hideMark/>
          </w:tcPr>
          <w:p w14:paraId="5FA4120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mpreensão do questionário</w:t>
            </w:r>
          </w:p>
        </w:tc>
        <w:tc>
          <w:tcPr>
            <w:tcW w:w="4549" w:type="dxa"/>
            <w:tcBorders>
              <w:top w:val="nil"/>
              <w:left w:val="nil"/>
              <w:right w:val="nil"/>
            </w:tcBorders>
            <w:shd w:val="clear" w:color="auto" w:fill="auto"/>
            <w:vAlign w:val="center"/>
            <w:hideMark/>
          </w:tcPr>
          <w:p w14:paraId="3453DF0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0 estudantes de perfil similar à população do estudo</w:t>
            </w:r>
          </w:p>
        </w:tc>
        <w:tc>
          <w:tcPr>
            <w:tcW w:w="4550" w:type="dxa"/>
            <w:tcBorders>
              <w:top w:val="nil"/>
              <w:left w:val="nil"/>
              <w:right w:val="nil"/>
            </w:tcBorders>
            <w:shd w:val="clear" w:color="auto" w:fill="auto"/>
            <w:vAlign w:val="center"/>
            <w:hideMark/>
          </w:tcPr>
          <w:p w14:paraId="109FAC2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diu-se que é compreensível</w:t>
            </w:r>
          </w:p>
        </w:tc>
      </w:tr>
      <w:tr w:rsidR="00C630DC" w:rsidRPr="00C41819" w14:paraId="43C134B3" w14:textId="77777777" w:rsidTr="00E17F61">
        <w:trPr>
          <w:trHeight w:val="600"/>
        </w:trPr>
        <w:tc>
          <w:tcPr>
            <w:tcW w:w="1661" w:type="dxa"/>
            <w:vMerge/>
            <w:tcBorders>
              <w:top w:val="nil"/>
              <w:left w:val="nil"/>
              <w:bottom w:val="single" w:sz="4" w:space="0" w:color="auto"/>
              <w:right w:val="nil"/>
            </w:tcBorders>
            <w:vAlign w:val="center"/>
            <w:hideMark/>
          </w:tcPr>
          <w:p w14:paraId="0E16342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4DB64D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549" w:type="dxa"/>
            <w:tcBorders>
              <w:top w:val="nil"/>
              <w:left w:val="nil"/>
              <w:bottom w:val="nil"/>
              <w:right w:val="nil"/>
            </w:tcBorders>
            <w:shd w:val="clear" w:color="auto" w:fill="auto"/>
            <w:vAlign w:val="center"/>
            <w:hideMark/>
          </w:tcPr>
          <w:p w14:paraId="6FB8F13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 e foi avaliado através dos valores de KMO e do teste de esfericidade de Bartlett.</w:t>
            </w:r>
          </w:p>
        </w:tc>
        <w:tc>
          <w:tcPr>
            <w:tcW w:w="4550" w:type="dxa"/>
            <w:tcBorders>
              <w:top w:val="nil"/>
              <w:left w:val="nil"/>
              <w:bottom w:val="nil"/>
              <w:right w:val="nil"/>
            </w:tcBorders>
            <w:shd w:val="clear" w:color="auto" w:fill="auto"/>
            <w:vAlign w:val="center"/>
            <w:hideMark/>
          </w:tcPr>
          <w:p w14:paraId="250B762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KMO=0,374, Bartlett (χ²=464,7, p=0,000), </w:t>
            </w:r>
          </w:p>
        </w:tc>
      </w:tr>
      <w:tr w:rsidR="00C630DC" w:rsidRPr="00C41819" w14:paraId="01C6F2F5" w14:textId="77777777" w:rsidTr="00E17F61">
        <w:trPr>
          <w:trHeight w:val="900"/>
        </w:trPr>
        <w:tc>
          <w:tcPr>
            <w:tcW w:w="1661" w:type="dxa"/>
            <w:vMerge/>
            <w:tcBorders>
              <w:top w:val="nil"/>
              <w:left w:val="nil"/>
              <w:bottom w:val="single" w:sz="4" w:space="0" w:color="auto"/>
              <w:right w:val="nil"/>
            </w:tcBorders>
            <w:vAlign w:val="center"/>
            <w:hideMark/>
          </w:tcPr>
          <w:p w14:paraId="660F922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7E66441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de critério)</w:t>
            </w:r>
          </w:p>
        </w:tc>
        <w:tc>
          <w:tcPr>
            <w:tcW w:w="4549" w:type="dxa"/>
            <w:tcBorders>
              <w:top w:val="nil"/>
              <w:left w:val="nil"/>
              <w:bottom w:val="nil"/>
              <w:right w:val="nil"/>
            </w:tcBorders>
            <w:shd w:val="clear" w:color="auto" w:fill="auto"/>
            <w:vAlign w:val="center"/>
            <w:hideMark/>
          </w:tcPr>
          <w:p w14:paraId="3450395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entre 139 estudantes. </w:t>
            </w:r>
            <w:r>
              <w:rPr>
                <w:rFonts w:eastAsia="Times New Roman" w:cs="Arial"/>
                <w:color w:val="000000"/>
                <w:kern w:val="0"/>
                <w:sz w:val="20"/>
                <w:szCs w:val="20"/>
                <w:lang w:eastAsia="pt-BR"/>
                <w14:ligatures w14:val="none"/>
              </w:rPr>
              <w:t>F</w:t>
            </w:r>
            <w:r w:rsidRPr="00C41819">
              <w:rPr>
                <w:rFonts w:eastAsia="Times New Roman" w:cs="Arial"/>
                <w:color w:val="000000"/>
                <w:kern w:val="0"/>
                <w:sz w:val="20"/>
                <w:szCs w:val="20"/>
                <w:lang w:eastAsia="pt-BR"/>
                <w14:ligatures w14:val="none"/>
              </w:rPr>
              <w:t>oi analisada a associação entre a intensidade da dor nas costas e a presença de dor nas costas através do ρ</w:t>
            </w:r>
          </w:p>
        </w:tc>
        <w:tc>
          <w:tcPr>
            <w:tcW w:w="4550" w:type="dxa"/>
            <w:tcBorders>
              <w:top w:val="nil"/>
              <w:left w:val="nil"/>
              <w:bottom w:val="nil"/>
              <w:right w:val="nil"/>
            </w:tcBorders>
            <w:shd w:val="clear" w:color="auto" w:fill="auto"/>
            <w:vAlign w:val="center"/>
            <w:hideMark/>
          </w:tcPr>
          <w:p w14:paraId="04B3D38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684</w:t>
            </w:r>
          </w:p>
        </w:tc>
      </w:tr>
      <w:tr w:rsidR="00C630DC" w:rsidRPr="00C41819" w14:paraId="25F8F1E7" w14:textId="77777777" w:rsidTr="00E17F61">
        <w:trPr>
          <w:trHeight w:val="600"/>
        </w:trPr>
        <w:tc>
          <w:tcPr>
            <w:tcW w:w="1661" w:type="dxa"/>
            <w:vMerge/>
            <w:tcBorders>
              <w:top w:val="nil"/>
              <w:left w:val="nil"/>
              <w:bottom w:val="single" w:sz="4" w:space="0" w:color="auto"/>
              <w:right w:val="nil"/>
            </w:tcBorders>
            <w:vAlign w:val="center"/>
            <w:hideMark/>
          </w:tcPr>
          <w:p w14:paraId="48635FB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275BF0F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fiabilidade teste-reteste </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Reprodutibilidade</w:t>
            </w:r>
            <w:r>
              <w:rPr>
                <w:rFonts w:eastAsia="Times New Roman" w:cs="Arial"/>
                <w:color w:val="000000"/>
                <w:kern w:val="0"/>
                <w:sz w:val="20"/>
                <w:szCs w:val="20"/>
                <w:lang w:eastAsia="pt-BR"/>
                <w14:ligatures w14:val="none"/>
              </w:rPr>
              <w:t>)</w:t>
            </w:r>
          </w:p>
        </w:tc>
        <w:tc>
          <w:tcPr>
            <w:tcW w:w="4549" w:type="dxa"/>
            <w:tcBorders>
              <w:top w:val="nil"/>
              <w:left w:val="nil"/>
              <w:bottom w:val="single" w:sz="4" w:space="0" w:color="auto"/>
              <w:right w:val="nil"/>
            </w:tcBorders>
            <w:shd w:val="clear" w:color="auto" w:fill="auto"/>
            <w:vAlign w:val="center"/>
            <w:hideMark/>
          </w:tcPr>
          <w:p w14:paraId="0D37D30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w:t>
            </w:r>
            <w:r>
              <w:rPr>
                <w:rFonts w:eastAsia="Times New Roman" w:cs="Arial"/>
                <w:color w:val="000000"/>
                <w:kern w:val="0"/>
                <w:sz w:val="20"/>
                <w:szCs w:val="20"/>
                <w:lang w:eastAsia="pt-BR"/>
                <w14:ligatures w14:val="none"/>
              </w:rPr>
              <w:t xml:space="preserve"> com 2 semanas de intervalo</w:t>
            </w:r>
            <w:r w:rsidRPr="00C41819">
              <w:rPr>
                <w:rFonts w:eastAsia="Times New Roman" w:cs="Arial"/>
                <w:color w:val="000000"/>
                <w:kern w:val="0"/>
                <w:sz w:val="20"/>
                <w:szCs w:val="20"/>
                <w:lang w:eastAsia="pt-BR"/>
                <w14:ligatures w14:val="none"/>
              </w:rPr>
              <w:t>.</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 xml:space="preserve">A avaliação ocorreu </w:t>
            </w:r>
            <w:r w:rsidRPr="00C41819">
              <w:rPr>
                <w:rFonts w:eastAsia="Times New Roman" w:cs="Arial"/>
                <w:color w:val="000000"/>
                <w:kern w:val="0"/>
                <w:sz w:val="20"/>
                <w:szCs w:val="20"/>
                <w:lang w:eastAsia="pt-BR"/>
                <w14:ligatures w14:val="none"/>
              </w:rPr>
              <w:lastRenderedPageBreak/>
              <w:t xml:space="preserve">através do κ e testes dos postos de sinal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c>
          <w:tcPr>
            <w:tcW w:w="4550" w:type="dxa"/>
            <w:tcBorders>
              <w:top w:val="nil"/>
              <w:left w:val="nil"/>
              <w:bottom w:val="single" w:sz="4" w:space="0" w:color="auto"/>
              <w:right w:val="nil"/>
            </w:tcBorders>
            <w:shd w:val="clear" w:color="auto" w:fill="auto"/>
            <w:vAlign w:val="center"/>
            <w:hideMark/>
          </w:tcPr>
          <w:p w14:paraId="31A870B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lastRenderedPageBreak/>
              <w:t>κ entre 0,500 e 0,880. Sem diferença para a intensidade da dor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r>
      <w:tr w:rsidR="00C630DC" w:rsidRPr="00C41819" w14:paraId="67E9AB4F" w14:textId="77777777" w:rsidTr="00E17F61">
        <w:trPr>
          <w:trHeight w:val="900"/>
        </w:trPr>
        <w:tc>
          <w:tcPr>
            <w:tcW w:w="1661" w:type="dxa"/>
            <w:vMerge w:val="restart"/>
            <w:tcBorders>
              <w:top w:val="single" w:sz="4" w:space="0" w:color="auto"/>
              <w:left w:val="nil"/>
              <w:bottom w:val="nil"/>
              <w:right w:val="nil"/>
            </w:tcBorders>
            <w:shd w:val="clear" w:color="auto" w:fill="auto"/>
            <w:vAlign w:val="center"/>
            <w:hideMark/>
          </w:tcPr>
          <w:p w14:paraId="5A64E11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Akbari-Chehrehbargh</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Tavafian</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Montazeri</w:t>
            </w:r>
            <w:proofErr w:type="spellEnd"/>
            <w:r w:rsidRPr="00C41819">
              <w:rPr>
                <w:rFonts w:eastAsia="Times New Roman" w:cs="Arial"/>
                <w:color w:val="000000"/>
                <w:kern w:val="0"/>
                <w:sz w:val="20"/>
                <w:szCs w:val="20"/>
                <w:lang w:eastAsia="pt-BR"/>
                <w14:ligatures w14:val="none"/>
              </w:rPr>
              <w:t xml:space="preserve"> (2020)</w:t>
            </w:r>
          </w:p>
        </w:tc>
        <w:tc>
          <w:tcPr>
            <w:tcW w:w="4549" w:type="dxa"/>
            <w:tcBorders>
              <w:top w:val="single" w:sz="4" w:space="0" w:color="auto"/>
              <w:left w:val="nil"/>
              <w:bottom w:val="nil"/>
              <w:right w:val="nil"/>
            </w:tcBorders>
            <w:shd w:val="clear" w:color="auto" w:fill="auto"/>
            <w:vAlign w:val="center"/>
            <w:hideMark/>
          </w:tcPr>
          <w:p w14:paraId="6B1C15B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w:t>
            </w:r>
          </w:p>
        </w:tc>
        <w:tc>
          <w:tcPr>
            <w:tcW w:w="4549" w:type="dxa"/>
            <w:tcBorders>
              <w:top w:val="single" w:sz="4" w:space="0" w:color="auto"/>
              <w:left w:val="nil"/>
              <w:bottom w:val="nil"/>
              <w:right w:val="nil"/>
            </w:tcBorders>
            <w:shd w:val="clear" w:color="auto" w:fill="auto"/>
            <w:vAlign w:val="center"/>
            <w:hideMark/>
          </w:tcPr>
          <w:p w14:paraId="2F799F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7DEC2F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inicial do BABAQ com 55 questões para 5 construtos pré-definidos</w:t>
            </w:r>
          </w:p>
        </w:tc>
      </w:tr>
      <w:tr w:rsidR="00C630DC" w:rsidRPr="00C41819" w14:paraId="127F6544" w14:textId="77777777" w:rsidTr="00E17F61">
        <w:trPr>
          <w:trHeight w:val="600"/>
        </w:trPr>
        <w:tc>
          <w:tcPr>
            <w:tcW w:w="1661" w:type="dxa"/>
            <w:vMerge/>
            <w:tcBorders>
              <w:top w:val="nil"/>
              <w:left w:val="nil"/>
              <w:bottom w:val="nil"/>
              <w:right w:val="nil"/>
            </w:tcBorders>
            <w:vAlign w:val="center"/>
            <w:hideMark/>
          </w:tcPr>
          <w:p w14:paraId="0A5DD70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4D0F25D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592CBF4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13 especialistas avaliou a utilidade e relevância de cada item. A avaliação aconteceu através do IVC (&gt;0,7) e RVC (≥0,54).</w:t>
            </w:r>
          </w:p>
        </w:tc>
        <w:tc>
          <w:tcPr>
            <w:tcW w:w="4550" w:type="dxa"/>
            <w:tcBorders>
              <w:top w:val="nil"/>
              <w:left w:val="nil"/>
              <w:bottom w:val="nil"/>
              <w:right w:val="nil"/>
            </w:tcBorders>
            <w:shd w:val="clear" w:color="auto" w:fill="auto"/>
            <w:vAlign w:val="center"/>
            <w:hideMark/>
          </w:tcPr>
          <w:p w14:paraId="24B36D9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4 itens foram excluídos. Elaboração da versão intermediária do BABAQ.</w:t>
            </w:r>
          </w:p>
        </w:tc>
      </w:tr>
      <w:tr w:rsidR="00C630DC" w:rsidRPr="00C41819" w14:paraId="3F707A9A" w14:textId="77777777" w:rsidTr="00E17F61">
        <w:trPr>
          <w:trHeight w:val="600"/>
        </w:trPr>
        <w:tc>
          <w:tcPr>
            <w:tcW w:w="1661" w:type="dxa"/>
            <w:vMerge/>
            <w:tcBorders>
              <w:top w:val="nil"/>
              <w:left w:val="nil"/>
              <w:bottom w:val="nil"/>
              <w:right w:val="nil"/>
            </w:tcBorders>
            <w:vAlign w:val="center"/>
            <w:hideMark/>
          </w:tcPr>
          <w:p w14:paraId="3C5C926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46697C2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 (Validade de face)</w:t>
            </w:r>
          </w:p>
        </w:tc>
        <w:tc>
          <w:tcPr>
            <w:tcW w:w="4549" w:type="dxa"/>
            <w:tcBorders>
              <w:top w:val="nil"/>
              <w:left w:val="nil"/>
              <w:bottom w:val="nil"/>
              <w:right w:val="nil"/>
            </w:tcBorders>
            <w:shd w:val="clear" w:color="auto" w:fill="auto"/>
            <w:vAlign w:val="center"/>
            <w:hideMark/>
          </w:tcPr>
          <w:p w14:paraId="57CD560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6 alunas da 5ª série que avaliaram se conseguiam ler e entender as questões.</w:t>
            </w:r>
          </w:p>
        </w:tc>
        <w:tc>
          <w:tcPr>
            <w:tcW w:w="4550" w:type="dxa"/>
            <w:tcBorders>
              <w:top w:val="nil"/>
              <w:left w:val="nil"/>
              <w:bottom w:val="nil"/>
              <w:right w:val="nil"/>
            </w:tcBorders>
            <w:shd w:val="clear" w:color="auto" w:fill="auto"/>
            <w:vAlign w:val="center"/>
            <w:hideMark/>
          </w:tcPr>
          <w:p w14:paraId="7B6A7DF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2 itens foram excluídos. Elaboração da versão final do BABAQ.</w:t>
            </w:r>
          </w:p>
        </w:tc>
      </w:tr>
      <w:tr w:rsidR="00C630DC" w:rsidRPr="00C41819" w14:paraId="07DD9D4A" w14:textId="77777777" w:rsidTr="00E17F61">
        <w:trPr>
          <w:trHeight w:val="1200"/>
        </w:trPr>
        <w:tc>
          <w:tcPr>
            <w:tcW w:w="1661" w:type="dxa"/>
            <w:vMerge/>
            <w:tcBorders>
              <w:top w:val="nil"/>
              <w:left w:val="nil"/>
              <w:bottom w:val="nil"/>
              <w:right w:val="nil"/>
            </w:tcBorders>
            <w:vAlign w:val="center"/>
            <w:hideMark/>
          </w:tcPr>
          <w:p w14:paraId="591C2D3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8FEF3C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estrutural</w:t>
            </w:r>
          </w:p>
        </w:tc>
        <w:tc>
          <w:tcPr>
            <w:tcW w:w="4549" w:type="dxa"/>
            <w:tcBorders>
              <w:top w:val="nil"/>
              <w:left w:val="nil"/>
              <w:bottom w:val="nil"/>
              <w:right w:val="nil"/>
            </w:tcBorders>
            <w:shd w:val="clear" w:color="auto" w:fill="auto"/>
            <w:vAlign w:val="center"/>
            <w:hideMark/>
          </w:tcPr>
          <w:p w14:paraId="57DA71C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do BABAQ foi aplicado entre 610 indivíduos. Foi realizada uma Análise Fatorial Confirmatória. A avaliação ocorreu através da χ²/</w:t>
            </w:r>
            <w:proofErr w:type="spellStart"/>
            <w:r w:rsidRPr="00C41819">
              <w:rPr>
                <w:rFonts w:eastAsia="Times New Roman" w:cs="Arial"/>
                <w:color w:val="000000"/>
                <w:kern w:val="0"/>
                <w:sz w:val="20"/>
                <w:szCs w:val="20"/>
                <w:lang w:eastAsia="pt-BR"/>
                <w14:ligatures w14:val="none"/>
              </w:rPr>
              <w:t>gl</w:t>
            </w:r>
            <w:proofErr w:type="spellEnd"/>
            <w:r w:rsidRPr="00C41819">
              <w:rPr>
                <w:rFonts w:eastAsia="Times New Roman" w:cs="Arial"/>
                <w:color w:val="000000"/>
                <w:kern w:val="0"/>
                <w:sz w:val="20"/>
                <w:szCs w:val="20"/>
                <w:lang w:eastAsia="pt-BR"/>
                <w14:ligatures w14:val="none"/>
              </w:rPr>
              <w:t xml:space="preserve"> (&lt;5), CFI, RMSEA (&lt;0,10), SRMR (&lt;0,08) e correlação item-total</w:t>
            </w:r>
          </w:p>
        </w:tc>
        <w:tc>
          <w:tcPr>
            <w:tcW w:w="4550" w:type="dxa"/>
            <w:tcBorders>
              <w:top w:val="nil"/>
              <w:left w:val="nil"/>
              <w:bottom w:val="nil"/>
              <w:right w:val="nil"/>
            </w:tcBorders>
            <w:shd w:val="clear" w:color="auto" w:fill="auto"/>
            <w:vAlign w:val="center"/>
            <w:hideMark/>
          </w:tcPr>
          <w:p w14:paraId="724CD0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χ²/</w:t>
            </w:r>
            <w:proofErr w:type="spellStart"/>
            <w:r w:rsidRPr="00C41819">
              <w:rPr>
                <w:rFonts w:eastAsia="Times New Roman" w:cs="Arial"/>
                <w:color w:val="000000"/>
                <w:kern w:val="0"/>
                <w:sz w:val="20"/>
                <w:szCs w:val="20"/>
                <w:lang w:eastAsia="pt-BR"/>
                <w14:ligatures w14:val="none"/>
              </w:rPr>
              <w:t>gl</w:t>
            </w:r>
            <w:proofErr w:type="spellEnd"/>
            <w:r w:rsidRPr="00C41819">
              <w:rPr>
                <w:rFonts w:eastAsia="Times New Roman" w:cs="Arial"/>
                <w:color w:val="000000"/>
                <w:kern w:val="0"/>
                <w:sz w:val="20"/>
                <w:szCs w:val="20"/>
                <w:lang w:eastAsia="pt-BR"/>
                <w14:ligatures w14:val="none"/>
              </w:rPr>
              <w:t>=3,51; ICA=0,97; RMSEA=0,091; SRMR=0,078; correlação item-</w:t>
            </w:r>
            <w:proofErr w:type="gramStart"/>
            <w:r w:rsidRPr="00C41819">
              <w:rPr>
                <w:rFonts w:eastAsia="Times New Roman" w:cs="Arial"/>
                <w:color w:val="000000"/>
                <w:kern w:val="0"/>
                <w:sz w:val="20"/>
                <w:szCs w:val="20"/>
                <w:lang w:eastAsia="pt-BR"/>
                <w14:ligatures w14:val="none"/>
              </w:rPr>
              <w:t>total  satisfatória</w:t>
            </w:r>
            <w:proofErr w:type="gramEnd"/>
            <w:r w:rsidRPr="00C41819">
              <w:rPr>
                <w:rFonts w:eastAsia="Times New Roman" w:cs="Arial"/>
                <w:color w:val="000000"/>
                <w:kern w:val="0"/>
                <w:sz w:val="20"/>
                <w:szCs w:val="20"/>
                <w:lang w:eastAsia="pt-BR"/>
                <w14:ligatures w14:val="none"/>
              </w:rPr>
              <w:t>;</w:t>
            </w:r>
          </w:p>
        </w:tc>
      </w:tr>
      <w:tr w:rsidR="00C630DC" w:rsidRPr="00C41819" w14:paraId="15DE934A" w14:textId="77777777" w:rsidTr="00E17F61">
        <w:trPr>
          <w:trHeight w:val="600"/>
        </w:trPr>
        <w:tc>
          <w:tcPr>
            <w:tcW w:w="1661" w:type="dxa"/>
            <w:vMerge/>
            <w:tcBorders>
              <w:top w:val="nil"/>
              <w:left w:val="nil"/>
              <w:bottom w:val="nil"/>
              <w:right w:val="nil"/>
            </w:tcBorders>
            <w:vAlign w:val="center"/>
            <w:hideMark/>
          </w:tcPr>
          <w:p w14:paraId="5BE7CD5D"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6BE4C7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w:t>
            </w:r>
          </w:p>
        </w:tc>
        <w:tc>
          <w:tcPr>
            <w:tcW w:w="4549" w:type="dxa"/>
            <w:tcBorders>
              <w:top w:val="nil"/>
              <w:left w:val="nil"/>
              <w:bottom w:val="nil"/>
              <w:right w:val="nil"/>
            </w:tcBorders>
            <w:shd w:val="clear" w:color="auto" w:fill="auto"/>
            <w:vAlign w:val="center"/>
            <w:hideMark/>
          </w:tcPr>
          <w:p w14:paraId="2D8754D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riância Média Extraída (&gt;0,5)</w:t>
            </w:r>
          </w:p>
        </w:tc>
        <w:tc>
          <w:tcPr>
            <w:tcW w:w="4550" w:type="dxa"/>
            <w:tcBorders>
              <w:top w:val="nil"/>
              <w:left w:val="nil"/>
              <w:bottom w:val="nil"/>
              <w:right w:val="nil"/>
            </w:tcBorders>
            <w:shd w:val="clear" w:color="auto" w:fill="auto"/>
            <w:vAlign w:val="center"/>
            <w:hideMark/>
          </w:tcPr>
          <w:p w14:paraId="3BCF2C2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abilidades=0,54; Conhecimento=0,73; autoeficácia=0,79; crenças=0,49 e comportamento=0,86</w:t>
            </w:r>
          </w:p>
        </w:tc>
      </w:tr>
      <w:tr w:rsidR="00C630DC" w:rsidRPr="00C41819" w14:paraId="15134291" w14:textId="77777777" w:rsidTr="00E17F61">
        <w:trPr>
          <w:trHeight w:val="900"/>
        </w:trPr>
        <w:tc>
          <w:tcPr>
            <w:tcW w:w="1661" w:type="dxa"/>
            <w:vMerge/>
            <w:tcBorders>
              <w:top w:val="nil"/>
              <w:left w:val="nil"/>
              <w:bottom w:val="single" w:sz="4" w:space="0" w:color="auto"/>
              <w:right w:val="nil"/>
            </w:tcBorders>
            <w:vAlign w:val="center"/>
            <w:hideMark/>
          </w:tcPr>
          <w:p w14:paraId="16C548A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29815FE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549" w:type="dxa"/>
            <w:tcBorders>
              <w:top w:val="nil"/>
              <w:left w:val="nil"/>
              <w:bottom w:val="single" w:sz="4" w:space="0" w:color="auto"/>
              <w:right w:val="nil"/>
            </w:tcBorders>
            <w:shd w:val="clear" w:color="auto" w:fill="auto"/>
            <w:vAlign w:val="center"/>
            <w:hideMark/>
          </w:tcPr>
          <w:p w14:paraId="6347DE1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50 indivíduos com intervalo de 2 semanas. A avaliação ocorreu através do α (&gt;0,70), ICC (&gt;0,70), EPM e MMD</w:t>
            </w:r>
          </w:p>
        </w:tc>
        <w:tc>
          <w:tcPr>
            <w:tcW w:w="4550" w:type="dxa"/>
            <w:tcBorders>
              <w:top w:val="nil"/>
              <w:left w:val="nil"/>
              <w:bottom w:val="single" w:sz="4" w:space="0" w:color="auto"/>
              <w:right w:val="nil"/>
            </w:tcBorders>
            <w:shd w:val="clear" w:color="auto" w:fill="auto"/>
            <w:vAlign w:val="center"/>
            <w:hideMark/>
          </w:tcPr>
          <w:p w14:paraId="5720817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α entre 0,93 e 0,97, ICC entre 0,76 e 0,</w:t>
            </w:r>
            <w:proofErr w:type="gramStart"/>
            <w:r w:rsidRPr="00C41819">
              <w:rPr>
                <w:rFonts w:eastAsia="Times New Roman" w:cs="Arial"/>
                <w:color w:val="000000"/>
                <w:kern w:val="0"/>
                <w:sz w:val="20"/>
                <w:szCs w:val="20"/>
                <w:lang w:eastAsia="pt-BR"/>
                <w14:ligatures w14:val="none"/>
              </w:rPr>
              <w:t>83,  EPM</w:t>
            </w:r>
            <w:proofErr w:type="gramEnd"/>
            <w:r w:rsidRPr="00C41819">
              <w:rPr>
                <w:rFonts w:eastAsia="Times New Roman" w:cs="Arial"/>
                <w:color w:val="000000"/>
                <w:kern w:val="0"/>
                <w:sz w:val="20"/>
                <w:szCs w:val="20"/>
                <w:lang w:eastAsia="pt-BR"/>
                <w14:ligatures w14:val="none"/>
              </w:rPr>
              <w:t xml:space="preserve"> entre 0,72 e 7,08 e MMD entre 1,99 e 19,62</w:t>
            </w:r>
          </w:p>
        </w:tc>
      </w:tr>
      <w:tr w:rsidR="00C630DC" w:rsidRPr="00C41819" w14:paraId="11AF7674" w14:textId="77777777" w:rsidTr="00E17F61">
        <w:trPr>
          <w:trHeight w:val="1500"/>
        </w:trPr>
        <w:tc>
          <w:tcPr>
            <w:tcW w:w="1661" w:type="dxa"/>
            <w:vMerge w:val="restart"/>
            <w:tcBorders>
              <w:top w:val="single" w:sz="4" w:space="0" w:color="auto"/>
              <w:left w:val="nil"/>
              <w:bottom w:val="nil"/>
              <w:right w:val="nil"/>
            </w:tcBorders>
            <w:shd w:val="clear" w:color="auto" w:fill="auto"/>
            <w:vAlign w:val="center"/>
            <w:hideMark/>
          </w:tcPr>
          <w:p w14:paraId="1EED7F1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Miñana-Signes</w:t>
            </w:r>
            <w:proofErr w:type="spellEnd"/>
            <w:r w:rsidRPr="00C41819">
              <w:rPr>
                <w:rFonts w:eastAsia="Times New Roman" w:cs="Arial"/>
                <w:color w:val="000000"/>
                <w:kern w:val="0"/>
                <w:sz w:val="20"/>
                <w:szCs w:val="20"/>
                <w:lang w:eastAsia="pt-BR"/>
                <w14:ligatures w14:val="none"/>
              </w:rPr>
              <w:t xml:space="preserve"> et al. (2021)</w:t>
            </w:r>
          </w:p>
        </w:tc>
        <w:tc>
          <w:tcPr>
            <w:tcW w:w="4549" w:type="dxa"/>
            <w:tcBorders>
              <w:top w:val="single" w:sz="4" w:space="0" w:color="auto"/>
              <w:left w:val="nil"/>
              <w:bottom w:val="nil"/>
              <w:right w:val="nil"/>
            </w:tcBorders>
            <w:shd w:val="clear" w:color="auto" w:fill="auto"/>
            <w:vAlign w:val="center"/>
            <w:hideMark/>
          </w:tcPr>
          <w:p w14:paraId="18310A4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w:t>
            </w:r>
          </w:p>
        </w:tc>
        <w:tc>
          <w:tcPr>
            <w:tcW w:w="4549" w:type="dxa"/>
            <w:tcBorders>
              <w:top w:val="single" w:sz="4" w:space="0" w:color="auto"/>
              <w:left w:val="nil"/>
              <w:bottom w:val="nil"/>
              <w:right w:val="nil"/>
            </w:tcBorders>
            <w:shd w:val="clear" w:color="auto" w:fill="auto"/>
            <w:vAlign w:val="center"/>
            <w:hideMark/>
          </w:tcPr>
          <w:p w14:paraId="2C63B10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Um tradutor traduziu do português para o espanhol. Um segundo tradutor retraduziu do espanhol para o português. Um terceiro tradutor comparou a versão traduzida para o espanhol e retraduzida para o português. A versão preliminar foi estabelecida por consenso entre os três tradutores.</w:t>
            </w:r>
          </w:p>
        </w:tc>
        <w:tc>
          <w:tcPr>
            <w:tcW w:w="4550" w:type="dxa"/>
            <w:tcBorders>
              <w:top w:val="single" w:sz="4" w:space="0" w:color="auto"/>
              <w:left w:val="nil"/>
              <w:bottom w:val="nil"/>
              <w:right w:val="nil"/>
            </w:tcBorders>
            <w:shd w:val="clear" w:color="auto" w:fill="auto"/>
            <w:vAlign w:val="center"/>
            <w:hideMark/>
          </w:tcPr>
          <w:p w14:paraId="078B9A6A" w14:textId="3531302E"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Nenhuma intervenção foi feita. Questionário </w:t>
            </w:r>
            <w:r w:rsidR="009F0C8B" w:rsidRPr="00C41819">
              <w:rPr>
                <w:rFonts w:eastAsia="Times New Roman" w:cs="Arial"/>
                <w:color w:val="000000"/>
                <w:kern w:val="0"/>
                <w:sz w:val="20"/>
                <w:szCs w:val="20"/>
                <w:lang w:eastAsia="pt-BR"/>
                <w14:ligatures w14:val="none"/>
              </w:rPr>
              <w:t>retraduzido para</w:t>
            </w:r>
            <w:r w:rsidRPr="00C41819">
              <w:rPr>
                <w:rFonts w:eastAsia="Times New Roman" w:cs="Arial"/>
                <w:color w:val="000000"/>
                <w:kern w:val="0"/>
                <w:sz w:val="20"/>
                <w:szCs w:val="20"/>
                <w:lang w:eastAsia="pt-BR"/>
                <w14:ligatures w14:val="none"/>
              </w:rPr>
              <w:t xml:space="preserve"> o português era idêntico ao original em português.</w:t>
            </w:r>
          </w:p>
        </w:tc>
      </w:tr>
      <w:tr w:rsidR="00C630DC" w:rsidRPr="00C41819" w14:paraId="6088C131" w14:textId="77777777" w:rsidTr="00E17F61">
        <w:trPr>
          <w:trHeight w:val="1200"/>
        </w:trPr>
        <w:tc>
          <w:tcPr>
            <w:tcW w:w="1661" w:type="dxa"/>
            <w:vMerge/>
            <w:tcBorders>
              <w:top w:val="nil"/>
              <w:left w:val="nil"/>
              <w:bottom w:val="nil"/>
              <w:right w:val="nil"/>
            </w:tcBorders>
            <w:vAlign w:val="center"/>
            <w:hideMark/>
          </w:tcPr>
          <w:p w14:paraId="135FFE7C"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4B2935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daptação Cultural</w:t>
            </w:r>
          </w:p>
        </w:tc>
        <w:tc>
          <w:tcPr>
            <w:tcW w:w="4549" w:type="dxa"/>
            <w:tcBorders>
              <w:top w:val="nil"/>
              <w:left w:val="nil"/>
              <w:bottom w:val="nil"/>
              <w:right w:val="nil"/>
            </w:tcBorders>
            <w:shd w:val="clear" w:color="auto" w:fill="auto"/>
            <w:vAlign w:val="center"/>
            <w:hideMark/>
          </w:tcPr>
          <w:p w14:paraId="31CA741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2 especialistas verificaram a equivalência da versão em espanhol quanto a semântica, idiomática, experiencial e conceitual. Erros de revisão foram corrigidos. Avaliação ocorreu através da concordância (≥80%).</w:t>
            </w:r>
          </w:p>
        </w:tc>
        <w:tc>
          <w:tcPr>
            <w:tcW w:w="4550" w:type="dxa"/>
            <w:tcBorders>
              <w:top w:val="nil"/>
              <w:left w:val="nil"/>
              <w:bottom w:val="nil"/>
              <w:right w:val="nil"/>
            </w:tcBorders>
            <w:shd w:val="clear" w:color="auto" w:fill="auto"/>
            <w:vAlign w:val="center"/>
            <w:hideMark/>
          </w:tcPr>
          <w:p w14:paraId="3ED3DB1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 2ª rodada já resultou em consenso, entretanto, acolheu-se novas sugestões feitas. Na 3ª rodada houve 100% de concordância em todos os itens. Não foram encontrados erros na revisão.</w:t>
            </w:r>
          </w:p>
        </w:tc>
      </w:tr>
      <w:tr w:rsidR="00C630DC" w:rsidRPr="00C41819" w14:paraId="24F3BD8B" w14:textId="77777777" w:rsidTr="00E17F61">
        <w:trPr>
          <w:trHeight w:val="900"/>
        </w:trPr>
        <w:tc>
          <w:tcPr>
            <w:tcW w:w="1661" w:type="dxa"/>
            <w:vMerge/>
            <w:tcBorders>
              <w:top w:val="nil"/>
              <w:left w:val="nil"/>
              <w:bottom w:val="single" w:sz="4" w:space="0" w:color="auto"/>
              <w:right w:val="nil"/>
            </w:tcBorders>
            <w:vAlign w:val="center"/>
            <w:hideMark/>
          </w:tcPr>
          <w:p w14:paraId="79686BB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35F9091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549" w:type="dxa"/>
            <w:tcBorders>
              <w:top w:val="nil"/>
              <w:left w:val="nil"/>
              <w:bottom w:val="single" w:sz="4" w:space="0" w:color="auto"/>
              <w:right w:val="nil"/>
            </w:tcBorders>
            <w:shd w:val="clear" w:color="auto" w:fill="auto"/>
            <w:vAlign w:val="center"/>
            <w:hideMark/>
          </w:tcPr>
          <w:p w14:paraId="2DDDDD5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224 indivíduos com intervalo de 7 dias. A avaliação ocorreu através do ICC (≥0,75),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e κ com %C (κ≥0,5 ou %C≥75%).</w:t>
            </w:r>
          </w:p>
        </w:tc>
        <w:tc>
          <w:tcPr>
            <w:tcW w:w="4550" w:type="dxa"/>
            <w:tcBorders>
              <w:top w:val="nil"/>
              <w:left w:val="nil"/>
              <w:bottom w:val="single" w:sz="4" w:space="0" w:color="auto"/>
              <w:right w:val="nil"/>
            </w:tcBorders>
            <w:shd w:val="clear" w:color="auto" w:fill="auto"/>
            <w:vAlign w:val="center"/>
            <w:hideMark/>
          </w:tcPr>
          <w:p w14:paraId="3382333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2 itens com κ&lt;0,5 e 4 itens com %C&lt;75%, nenhum inferior em ambos. A intensidade da dor obteve ICC=0,928, sem diferença significativa segundo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r>
      <w:tr w:rsidR="00C630DC" w:rsidRPr="00C41819" w14:paraId="34111CCD" w14:textId="77777777" w:rsidTr="00E17F61">
        <w:trPr>
          <w:trHeight w:val="1200"/>
        </w:trPr>
        <w:tc>
          <w:tcPr>
            <w:tcW w:w="1661" w:type="dxa"/>
            <w:vMerge w:val="restart"/>
            <w:tcBorders>
              <w:top w:val="single" w:sz="4" w:space="0" w:color="auto"/>
              <w:left w:val="nil"/>
              <w:bottom w:val="nil"/>
              <w:right w:val="nil"/>
            </w:tcBorders>
            <w:shd w:val="clear" w:color="auto" w:fill="auto"/>
            <w:vAlign w:val="center"/>
            <w:hideMark/>
          </w:tcPr>
          <w:p w14:paraId="35BB3AF0"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osa et al. (2022)</w:t>
            </w:r>
          </w:p>
        </w:tc>
        <w:tc>
          <w:tcPr>
            <w:tcW w:w="4549" w:type="dxa"/>
            <w:tcBorders>
              <w:top w:val="single" w:sz="4" w:space="0" w:color="auto"/>
              <w:left w:val="nil"/>
              <w:bottom w:val="nil"/>
              <w:right w:val="nil"/>
            </w:tcBorders>
            <w:shd w:val="clear" w:color="auto" w:fill="auto"/>
            <w:vAlign w:val="center"/>
            <w:hideMark/>
          </w:tcPr>
          <w:p w14:paraId="6AD0E0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Revisão de literatura para identificar como a dor nas costas é avaliada e fatores de risco </w:t>
            </w:r>
          </w:p>
        </w:tc>
        <w:tc>
          <w:tcPr>
            <w:tcW w:w="4549" w:type="dxa"/>
            <w:tcBorders>
              <w:top w:val="single" w:sz="4" w:space="0" w:color="auto"/>
              <w:left w:val="nil"/>
              <w:bottom w:val="nil"/>
              <w:right w:val="nil"/>
            </w:tcBorders>
            <w:shd w:val="clear" w:color="auto" w:fill="auto"/>
            <w:vAlign w:val="center"/>
            <w:hideMark/>
          </w:tcPr>
          <w:p w14:paraId="6A51D8D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0F863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Versão preliminar do questionário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6D66D1F2" w14:textId="77777777" w:rsidTr="00E17F61">
        <w:trPr>
          <w:trHeight w:val="1800"/>
        </w:trPr>
        <w:tc>
          <w:tcPr>
            <w:tcW w:w="1661" w:type="dxa"/>
            <w:vMerge/>
            <w:tcBorders>
              <w:top w:val="nil"/>
              <w:left w:val="nil"/>
              <w:bottom w:val="nil"/>
              <w:right w:val="nil"/>
            </w:tcBorders>
            <w:vAlign w:val="center"/>
            <w:hideMark/>
          </w:tcPr>
          <w:p w14:paraId="0F8ABDD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58A2958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704E8E5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nalisaram: clareza, facilidade de compreensão e aplicabilidade geral das novas questões; se as novas questões permitiam a identificação do comportamento de uso de dispositivos móveis; se a nova versão avaliava adequadamente dor nas costas e no pescoço. A avaliação aconteceu através do IVC para cada questão (&gt;0,8, preferencialmente &gt;0,9).</w:t>
            </w:r>
          </w:p>
        </w:tc>
        <w:tc>
          <w:tcPr>
            <w:tcW w:w="4550" w:type="dxa"/>
            <w:tcBorders>
              <w:top w:val="nil"/>
              <w:left w:val="nil"/>
              <w:bottom w:val="nil"/>
              <w:right w:val="nil"/>
            </w:tcBorders>
            <w:shd w:val="clear" w:color="auto" w:fill="auto"/>
            <w:vAlign w:val="center"/>
            <w:hideMark/>
          </w:tcPr>
          <w:p w14:paraId="10B791F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Na 2ª rodada o ICV variou de 0,9 a 1,0. Elaboração da versão final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1F8B1D1B" w14:textId="77777777" w:rsidTr="00E17F61">
        <w:trPr>
          <w:trHeight w:val="1200"/>
        </w:trPr>
        <w:tc>
          <w:tcPr>
            <w:tcW w:w="1661" w:type="dxa"/>
            <w:vMerge/>
            <w:tcBorders>
              <w:top w:val="nil"/>
              <w:left w:val="nil"/>
              <w:bottom w:val="nil"/>
              <w:right w:val="nil"/>
            </w:tcBorders>
            <w:vAlign w:val="center"/>
            <w:hideMark/>
          </w:tcPr>
          <w:p w14:paraId="1C91135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4A0F11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r>
              <w:rPr>
                <w:rFonts w:eastAsia="Times New Roman" w:cs="Arial"/>
                <w:color w:val="000000"/>
                <w:kern w:val="0"/>
                <w:sz w:val="20"/>
                <w:szCs w:val="20"/>
                <w:lang w:eastAsia="pt-BR"/>
                <w14:ligatures w14:val="none"/>
              </w:rPr>
              <w:t xml:space="preserve"> teste-reteste</w:t>
            </w:r>
          </w:p>
        </w:tc>
        <w:tc>
          <w:tcPr>
            <w:tcW w:w="4549" w:type="dxa"/>
            <w:tcBorders>
              <w:top w:val="nil"/>
              <w:left w:val="nil"/>
              <w:bottom w:val="nil"/>
              <w:right w:val="nil"/>
            </w:tcBorders>
            <w:shd w:val="clear" w:color="auto" w:fill="auto"/>
            <w:vAlign w:val="center"/>
            <w:hideMark/>
          </w:tcPr>
          <w:p w14:paraId="2D4CCC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105 indivíduos com intervalo de 7 dias no formato presencial e virtual. A avaliação ocorreu através do %C (&gt;50%), κ (≥0,4) e </w:t>
            </w:r>
            <w:proofErr w:type="gramStart"/>
            <w:r w:rsidRPr="00C41819">
              <w:rPr>
                <w:rFonts w:eastAsia="Times New Roman" w:cs="Arial"/>
                <w:color w:val="000000"/>
                <w:kern w:val="0"/>
                <w:sz w:val="20"/>
                <w:szCs w:val="20"/>
                <w:lang w:eastAsia="pt-BR"/>
                <w14:ligatures w14:val="none"/>
              </w:rPr>
              <w:t>CCI(</w:t>
            </w:r>
            <w:proofErr w:type="gramEnd"/>
            <w:r w:rsidRPr="00C41819">
              <w:rPr>
                <w:rFonts w:eastAsia="Times New Roman" w:cs="Arial"/>
                <w:color w:val="000000"/>
                <w:kern w:val="0"/>
                <w:sz w:val="20"/>
                <w:szCs w:val="20"/>
                <w:lang w:eastAsia="pt-BR"/>
                <w14:ligatures w14:val="none"/>
              </w:rPr>
              <w:t xml:space="preserve">2-way </w:t>
            </w:r>
            <w:proofErr w:type="spellStart"/>
            <w:r w:rsidRPr="00C41819">
              <w:rPr>
                <w:rFonts w:eastAsia="Times New Roman" w:cs="Arial"/>
                <w:color w:val="000000"/>
                <w:kern w:val="0"/>
                <w:sz w:val="20"/>
                <w:szCs w:val="20"/>
                <w:lang w:eastAsia="pt-BR"/>
                <w14:ligatures w14:val="none"/>
              </w:rPr>
              <w:t>mixed</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effects</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bsolute</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grement</w:t>
            </w:r>
            <w:proofErr w:type="spellEnd"/>
            <w:r w:rsidRPr="00C41819">
              <w:rPr>
                <w:rFonts w:eastAsia="Times New Roman" w:cs="Arial"/>
                <w:color w:val="000000"/>
                <w:kern w:val="0"/>
                <w:sz w:val="20"/>
                <w:szCs w:val="20"/>
                <w:lang w:eastAsia="pt-BR"/>
                <w14:ligatures w14:val="none"/>
              </w:rPr>
              <w:t>)</w:t>
            </w:r>
          </w:p>
        </w:tc>
        <w:tc>
          <w:tcPr>
            <w:tcW w:w="4550" w:type="dxa"/>
            <w:tcBorders>
              <w:top w:val="nil"/>
              <w:left w:val="nil"/>
              <w:bottom w:val="nil"/>
              <w:right w:val="nil"/>
            </w:tcBorders>
            <w:shd w:val="clear" w:color="auto" w:fill="auto"/>
            <w:vAlign w:val="center"/>
            <w:hideMark/>
          </w:tcPr>
          <w:p w14:paraId="7651147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C&gt;50% e κ&gt;0,4. A intensidade da dor apresentou CCI=0,828 para dor nas costas e CCI=0,824 para dor no pescoço.</w:t>
            </w:r>
          </w:p>
        </w:tc>
      </w:tr>
      <w:tr w:rsidR="00C630DC" w:rsidRPr="00C41819" w14:paraId="0BD4D32F" w14:textId="77777777" w:rsidTr="00E17F61">
        <w:trPr>
          <w:trHeight w:val="300"/>
        </w:trPr>
        <w:tc>
          <w:tcPr>
            <w:tcW w:w="1661" w:type="dxa"/>
            <w:vMerge/>
            <w:tcBorders>
              <w:top w:val="nil"/>
              <w:left w:val="nil"/>
              <w:bottom w:val="single" w:sz="4" w:space="0" w:color="auto"/>
              <w:right w:val="nil"/>
            </w:tcBorders>
            <w:vAlign w:val="center"/>
            <w:hideMark/>
          </w:tcPr>
          <w:p w14:paraId="36E862A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0C1DBCA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6BDBCCB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6A48F46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Versão em inglês do questionário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37D7898E" w14:textId="77777777" w:rsidTr="00E17F61">
        <w:trPr>
          <w:trHeight w:val="1800"/>
        </w:trPr>
        <w:tc>
          <w:tcPr>
            <w:tcW w:w="1661" w:type="dxa"/>
            <w:vMerge w:val="restart"/>
            <w:tcBorders>
              <w:top w:val="single" w:sz="4" w:space="0" w:color="auto"/>
              <w:left w:val="nil"/>
              <w:bottom w:val="nil"/>
              <w:right w:val="nil"/>
            </w:tcBorders>
            <w:shd w:val="clear" w:color="auto" w:fill="auto"/>
            <w:vAlign w:val="center"/>
            <w:hideMark/>
          </w:tcPr>
          <w:p w14:paraId="7EB67BA6"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andotti et al. (2023)</w:t>
            </w:r>
          </w:p>
        </w:tc>
        <w:tc>
          <w:tcPr>
            <w:tcW w:w="4549" w:type="dxa"/>
            <w:tcBorders>
              <w:top w:val="single" w:sz="4" w:space="0" w:color="auto"/>
              <w:left w:val="nil"/>
              <w:bottom w:val="nil"/>
              <w:right w:val="nil"/>
            </w:tcBorders>
            <w:shd w:val="clear" w:color="auto" w:fill="auto"/>
            <w:vAlign w:val="center"/>
            <w:hideMark/>
          </w:tcPr>
          <w:p w14:paraId="39B29DB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as posturas adotadas ao utilizar dispositivos móveis</w:t>
            </w:r>
          </w:p>
        </w:tc>
        <w:tc>
          <w:tcPr>
            <w:tcW w:w="4549" w:type="dxa"/>
            <w:tcBorders>
              <w:top w:val="single" w:sz="4" w:space="0" w:color="auto"/>
              <w:left w:val="nil"/>
              <w:bottom w:val="nil"/>
              <w:right w:val="nil"/>
            </w:tcBorders>
            <w:shd w:val="clear" w:color="auto" w:fill="auto"/>
            <w:vAlign w:val="center"/>
            <w:hideMark/>
          </w:tcPr>
          <w:p w14:paraId="145A676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B3DAB0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clusão de questões novas</w:t>
            </w:r>
          </w:p>
        </w:tc>
      </w:tr>
      <w:tr w:rsidR="00C630DC" w:rsidRPr="00C41819" w14:paraId="6941C70F" w14:textId="77777777" w:rsidTr="00E17F61">
        <w:trPr>
          <w:trHeight w:val="1500"/>
        </w:trPr>
        <w:tc>
          <w:tcPr>
            <w:tcW w:w="1661" w:type="dxa"/>
            <w:vMerge/>
            <w:tcBorders>
              <w:top w:val="nil"/>
              <w:left w:val="nil"/>
              <w:bottom w:val="nil"/>
              <w:right w:val="nil"/>
            </w:tcBorders>
            <w:vAlign w:val="center"/>
            <w:hideMark/>
          </w:tcPr>
          <w:p w14:paraId="62C4EE3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7F3A7D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1979F61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valiou:  clareza, facilidade de compreensão e aplicabilidade das novas questões e novo design; se as novas questões permitem a identificação dos fatores comportamentais relativos ao uso de dispositivos móveis. A avaliação aconteceu através do IVC para cada questão (≥0,8).</w:t>
            </w:r>
          </w:p>
        </w:tc>
        <w:tc>
          <w:tcPr>
            <w:tcW w:w="4550" w:type="dxa"/>
            <w:tcBorders>
              <w:top w:val="nil"/>
              <w:left w:val="nil"/>
              <w:bottom w:val="nil"/>
              <w:right w:val="nil"/>
            </w:tcBorders>
            <w:shd w:val="clear" w:color="auto" w:fill="auto"/>
            <w:vAlign w:val="center"/>
            <w:hideMark/>
          </w:tcPr>
          <w:p w14:paraId="76E278D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a 2ª rodada foram obtidos ICV=1 para novas questões e design e ICV = 0,87 para os fatores comportamentais. Elaboração da versão final do BackPEI-A</w:t>
            </w:r>
          </w:p>
        </w:tc>
      </w:tr>
      <w:tr w:rsidR="00C630DC" w:rsidRPr="00C41819" w14:paraId="666E78B5" w14:textId="77777777" w:rsidTr="00E17F61">
        <w:trPr>
          <w:trHeight w:val="1200"/>
        </w:trPr>
        <w:tc>
          <w:tcPr>
            <w:tcW w:w="1661" w:type="dxa"/>
            <w:vMerge/>
            <w:tcBorders>
              <w:top w:val="nil"/>
              <w:left w:val="nil"/>
              <w:bottom w:val="nil"/>
              <w:right w:val="nil"/>
            </w:tcBorders>
            <w:vAlign w:val="center"/>
            <w:hideMark/>
          </w:tcPr>
          <w:p w14:paraId="1B7E824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5F5808D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nfiabilidade</w:t>
            </w:r>
          </w:p>
        </w:tc>
        <w:tc>
          <w:tcPr>
            <w:tcW w:w="4549" w:type="dxa"/>
            <w:tcBorders>
              <w:top w:val="nil"/>
              <w:left w:val="nil"/>
              <w:bottom w:val="nil"/>
              <w:right w:val="nil"/>
            </w:tcBorders>
            <w:shd w:val="clear" w:color="auto" w:fill="auto"/>
            <w:vAlign w:val="center"/>
            <w:hideMark/>
          </w:tcPr>
          <w:p w14:paraId="4F5761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94 indivíduos com intervalo de 7 dias no formato presencial (n=89) e virtual (n=105). A avaliação ocorreu através do %C (&gt;50%), κ (&gt;0,4) e CCI2,2, EPM, MMD</w:t>
            </w:r>
          </w:p>
        </w:tc>
        <w:tc>
          <w:tcPr>
            <w:tcW w:w="4550" w:type="dxa"/>
            <w:tcBorders>
              <w:top w:val="nil"/>
              <w:left w:val="nil"/>
              <w:bottom w:val="nil"/>
              <w:right w:val="nil"/>
            </w:tcBorders>
            <w:shd w:val="clear" w:color="auto" w:fill="auto"/>
            <w:vAlign w:val="center"/>
            <w:hideMark/>
          </w:tcPr>
          <w:p w14:paraId="663A522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C&gt;50% e κ&gt;0,4. A intensidade da dor nas costas apresentou CCI=0,595, SEM=1,26cm e MMD=2,48cm. A intensidade de dor no pescoço apresentou CCI=0,479, SEM=1,68cm e MMD=3,10cm.</w:t>
            </w:r>
          </w:p>
        </w:tc>
      </w:tr>
      <w:tr w:rsidR="00C630DC" w:rsidRPr="00C41819" w14:paraId="2E7EBAF9" w14:textId="77777777" w:rsidTr="00E17F61">
        <w:trPr>
          <w:trHeight w:val="300"/>
        </w:trPr>
        <w:tc>
          <w:tcPr>
            <w:tcW w:w="1661" w:type="dxa"/>
            <w:vMerge/>
            <w:tcBorders>
              <w:top w:val="nil"/>
              <w:left w:val="nil"/>
              <w:bottom w:val="single" w:sz="4" w:space="0" w:color="auto"/>
              <w:right w:val="nil"/>
            </w:tcBorders>
            <w:vAlign w:val="center"/>
            <w:hideMark/>
          </w:tcPr>
          <w:p w14:paraId="3719B01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6F85314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63BF6EB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4207561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 do BackPEI-A</w:t>
            </w:r>
          </w:p>
        </w:tc>
      </w:tr>
      <w:tr w:rsidR="00C630DC" w:rsidRPr="00C41819" w14:paraId="1206C164" w14:textId="77777777" w:rsidTr="00E17F61">
        <w:trPr>
          <w:trHeight w:val="1800"/>
        </w:trPr>
        <w:tc>
          <w:tcPr>
            <w:tcW w:w="1661" w:type="dxa"/>
            <w:vMerge w:val="restart"/>
            <w:tcBorders>
              <w:top w:val="single" w:sz="4" w:space="0" w:color="auto"/>
              <w:left w:val="nil"/>
              <w:bottom w:val="nil"/>
              <w:right w:val="nil"/>
            </w:tcBorders>
            <w:shd w:val="clear" w:color="auto" w:fill="auto"/>
            <w:vAlign w:val="center"/>
            <w:hideMark/>
          </w:tcPr>
          <w:p w14:paraId="4ED7BDA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Gökşen</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Kocaman</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Yildirim</w:t>
            </w:r>
            <w:proofErr w:type="spellEnd"/>
            <w:r w:rsidRPr="00C41819">
              <w:rPr>
                <w:rFonts w:eastAsia="Times New Roman" w:cs="Arial"/>
                <w:color w:val="000000"/>
                <w:kern w:val="0"/>
                <w:sz w:val="20"/>
                <w:szCs w:val="20"/>
                <w:lang w:eastAsia="pt-BR"/>
                <w14:ligatures w14:val="none"/>
              </w:rPr>
              <w:t xml:space="preserve"> (2023)</w:t>
            </w:r>
          </w:p>
        </w:tc>
        <w:tc>
          <w:tcPr>
            <w:tcW w:w="4549" w:type="dxa"/>
            <w:tcBorders>
              <w:top w:val="single" w:sz="4" w:space="0" w:color="auto"/>
              <w:left w:val="nil"/>
              <w:bottom w:val="nil"/>
              <w:right w:val="nil"/>
            </w:tcBorders>
            <w:shd w:val="clear" w:color="auto" w:fill="auto"/>
            <w:vAlign w:val="center"/>
            <w:hideMark/>
          </w:tcPr>
          <w:p w14:paraId="45933EF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fiabilidade teste-reteste (Consistência interna - a parte do </w:t>
            </w:r>
            <w:proofErr w:type="spellStart"/>
            <w:r w:rsidRPr="00C41819">
              <w:rPr>
                <w:rFonts w:eastAsia="Times New Roman" w:cs="Arial"/>
                <w:color w:val="000000"/>
                <w:kern w:val="0"/>
                <w:sz w:val="20"/>
                <w:szCs w:val="20"/>
                <w:lang w:eastAsia="pt-BR"/>
                <w14:ligatures w14:val="none"/>
              </w:rPr>
              <w:t>kappa</w:t>
            </w:r>
            <w:proofErr w:type="spellEnd"/>
            <w:r w:rsidRPr="00C41819">
              <w:rPr>
                <w:rFonts w:eastAsia="Times New Roman" w:cs="Arial"/>
                <w:color w:val="000000"/>
                <w:kern w:val="0"/>
                <w:sz w:val="20"/>
                <w:szCs w:val="20"/>
                <w:lang w:eastAsia="pt-BR"/>
                <w14:ligatures w14:val="none"/>
              </w:rPr>
              <w:t xml:space="preserve"> e %C)</w:t>
            </w:r>
          </w:p>
        </w:tc>
        <w:tc>
          <w:tcPr>
            <w:tcW w:w="4549" w:type="dxa"/>
            <w:tcBorders>
              <w:top w:val="single" w:sz="4" w:space="0" w:color="auto"/>
              <w:left w:val="nil"/>
              <w:bottom w:val="nil"/>
              <w:right w:val="nil"/>
            </w:tcBorders>
            <w:shd w:val="clear" w:color="auto" w:fill="auto"/>
            <w:vAlign w:val="center"/>
            <w:hideMark/>
          </w:tcPr>
          <w:p w14:paraId="3CE2F2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235 indivíduos com intervalo de 7 dias. A avaliação ocorreu através do κ (≥0,5), %C, EP, CCI (2-way </w:t>
            </w:r>
            <w:proofErr w:type="spellStart"/>
            <w:r w:rsidRPr="00C41819">
              <w:rPr>
                <w:rFonts w:eastAsia="Times New Roman" w:cs="Arial"/>
                <w:color w:val="000000"/>
                <w:kern w:val="0"/>
                <w:sz w:val="20"/>
                <w:szCs w:val="20"/>
                <w:lang w:eastAsia="pt-BR"/>
                <w14:ligatures w14:val="none"/>
              </w:rPr>
              <w:t>random</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effects</w:t>
            </w:r>
            <w:proofErr w:type="spellEnd"/>
            <w:r w:rsidRPr="00C41819">
              <w:rPr>
                <w:rFonts w:eastAsia="Times New Roman" w:cs="Arial"/>
                <w:color w:val="000000"/>
                <w:kern w:val="0"/>
                <w:sz w:val="20"/>
                <w:szCs w:val="20"/>
                <w:lang w:eastAsia="pt-BR"/>
                <w14:ligatures w14:val="none"/>
              </w:rPr>
              <w:t xml:space="preserve"> - </w:t>
            </w:r>
            <w:proofErr w:type="spellStart"/>
            <w:r w:rsidRPr="00C41819">
              <w:rPr>
                <w:rFonts w:eastAsia="Times New Roman" w:cs="Arial"/>
                <w:color w:val="000000"/>
                <w:kern w:val="0"/>
                <w:sz w:val="20"/>
                <w:szCs w:val="20"/>
                <w:lang w:eastAsia="pt-BR"/>
                <w14:ligatures w14:val="none"/>
              </w:rPr>
              <w:t>absolute</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greement</w:t>
            </w:r>
            <w:proofErr w:type="spellEnd"/>
            <w:r w:rsidRPr="00C41819">
              <w:rPr>
                <w:rFonts w:eastAsia="Times New Roman" w:cs="Arial"/>
                <w:color w:val="000000"/>
                <w:kern w:val="0"/>
                <w:sz w:val="20"/>
                <w:szCs w:val="20"/>
                <w:lang w:eastAsia="pt-BR"/>
                <w14:ligatures w14:val="none"/>
              </w:rPr>
              <w:t>), r, teste dos postos de sinais de Wilcoxon.0,5), %C e SE</w:t>
            </w:r>
          </w:p>
        </w:tc>
        <w:tc>
          <w:tcPr>
            <w:tcW w:w="4550" w:type="dxa"/>
            <w:tcBorders>
              <w:top w:val="single" w:sz="4" w:space="0" w:color="auto"/>
              <w:left w:val="nil"/>
              <w:bottom w:val="nil"/>
              <w:right w:val="nil"/>
            </w:tcBorders>
            <w:shd w:val="clear" w:color="auto" w:fill="auto"/>
            <w:vAlign w:val="center"/>
            <w:hideMark/>
          </w:tcPr>
          <w:p w14:paraId="6980ECB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odos os itens apresentaram κ&gt;0,5, %C e EP variaram respectivamente de 74,5% a 100% e 0,000 a 0,138. A intensidade da dor nas costas apresentou CCI=0,716. A intensidade de dor no pescoço apresentou CCI=0,944. A pontuação total do BackPEI apresentou CCI=0,800, r=0,809 e diferença significativa segundo o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0,009).</w:t>
            </w:r>
          </w:p>
        </w:tc>
      </w:tr>
      <w:tr w:rsidR="00C630DC" w:rsidRPr="00C41819" w14:paraId="06FAC66C" w14:textId="77777777" w:rsidTr="00E17F61">
        <w:trPr>
          <w:trHeight w:val="600"/>
        </w:trPr>
        <w:tc>
          <w:tcPr>
            <w:tcW w:w="1661" w:type="dxa"/>
            <w:vMerge/>
            <w:tcBorders>
              <w:top w:val="nil"/>
              <w:left w:val="nil"/>
              <w:bottom w:val="nil"/>
              <w:right w:val="nil"/>
            </w:tcBorders>
            <w:vAlign w:val="center"/>
            <w:hideMark/>
          </w:tcPr>
          <w:p w14:paraId="2835CBA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2D3AE7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concorrente)</w:t>
            </w:r>
          </w:p>
        </w:tc>
        <w:tc>
          <w:tcPr>
            <w:tcW w:w="4549" w:type="dxa"/>
            <w:tcBorders>
              <w:top w:val="nil"/>
              <w:left w:val="nil"/>
              <w:bottom w:val="nil"/>
              <w:right w:val="nil"/>
            </w:tcBorders>
            <w:shd w:val="clear" w:color="auto" w:fill="auto"/>
            <w:vAlign w:val="center"/>
            <w:hideMark/>
          </w:tcPr>
          <w:p w14:paraId="7DD83C4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BackPEI-TR e o MHQ-TR foram aplicados entre 235 indivíduos. A avaliação ocorreu a partir do ρ. </w:t>
            </w:r>
          </w:p>
        </w:tc>
        <w:tc>
          <w:tcPr>
            <w:tcW w:w="4550" w:type="dxa"/>
            <w:tcBorders>
              <w:top w:val="nil"/>
              <w:left w:val="nil"/>
              <w:bottom w:val="nil"/>
              <w:right w:val="nil"/>
            </w:tcBorders>
            <w:shd w:val="clear" w:color="auto" w:fill="auto"/>
            <w:vAlign w:val="center"/>
            <w:hideMark/>
          </w:tcPr>
          <w:p w14:paraId="6B8C78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725.</w:t>
            </w:r>
          </w:p>
        </w:tc>
      </w:tr>
      <w:tr w:rsidR="00C630DC" w:rsidRPr="00C41819" w14:paraId="3C7DC468" w14:textId="77777777" w:rsidTr="00E17F61">
        <w:trPr>
          <w:trHeight w:val="1500"/>
        </w:trPr>
        <w:tc>
          <w:tcPr>
            <w:tcW w:w="1661" w:type="dxa"/>
            <w:vMerge/>
            <w:tcBorders>
              <w:top w:val="nil"/>
              <w:left w:val="nil"/>
              <w:bottom w:val="single" w:sz="12" w:space="0" w:color="auto"/>
              <w:right w:val="nil"/>
            </w:tcBorders>
            <w:vAlign w:val="center"/>
            <w:hideMark/>
          </w:tcPr>
          <w:p w14:paraId="5D9ACC1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4549" w:type="dxa"/>
            <w:tcBorders>
              <w:top w:val="nil"/>
              <w:left w:val="nil"/>
              <w:bottom w:val="single" w:sz="12" w:space="0" w:color="auto"/>
              <w:right w:val="nil"/>
            </w:tcBorders>
            <w:shd w:val="clear" w:color="auto" w:fill="auto"/>
            <w:vAlign w:val="center"/>
            <w:hideMark/>
          </w:tcPr>
          <w:p w14:paraId="16936FC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549" w:type="dxa"/>
            <w:tcBorders>
              <w:top w:val="nil"/>
              <w:left w:val="nil"/>
              <w:bottom w:val="single" w:sz="12" w:space="0" w:color="auto"/>
              <w:right w:val="nil"/>
            </w:tcBorders>
            <w:shd w:val="clear" w:color="auto" w:fill="auto"/>
            <w:vAlign w:val="center"/>
            <w:hideMark/>
          </w:tcPr>
          <w:p w14:paraId="3135248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 partir da pontuação do BackPEI obtida entre 235 indivíduos foram determinados dois grupos: aqueles com valores acima do 73º percentil (G&gt;73º); e aqueles com valores abaixo do 23º percentil (G&lt;23º). Os valores dos grupos foram comparados através do teste t independente.</w:t>
            </w:r>
          </w:p>
        </w:tc>
        <w:tc>
          <w:tcPr>
            <w:tcW w:w="4550" w:type="dxa"/>
            <w:tcBorders>
              <w:top w:val="nil"/>
              <w:left w:val="nil"/>
              <w:bottom w:val="single" w:sz="12" w:space="0" w:color="auto"/>
              <w:right w:val="nil"/>
            </w:tcBorders>
            <w:shd w:val="clear" w:color="auto" w:fill="auto"/>
            <w:vAlign w:val="center"/>
            <w:hideMark/>
          </w:tcPr>
          <w:p w14:paraId="5EC81295" w14:textId="77777777" w:rsidR="00C630DC" w:rsidRPr="00C41819" w:rsidRDefault="00C630DC" w:rsidP="00741530">
            <w:pPr>
              <w:keepNext/>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iferença significativa segundo o teste t (p&lt;0,001)</w:t>
            </w:r>
          </w:p>
        </w:tc>
      </w:tr>
    </w:tbl>
    <w:p w14:paraId="759087CC" w14:textId="6CD9CC8A" w:rsidR="00C630DC" w:rsidRDefault="00C630DC" w:rsidP="007C0164">
      <w:pPr>
        <w:pStyle w:val="Legenda"/>
        <w:sectPr w:rsidR="00C630DC" w:rsidSect="00243FDF">
          <w:headerReference w:type="even" r:id="rId10"/>
          <w:headerReference w:type="default" r:id="rId11"/>
          <w:pgSz w:w="16838" w:h="11906" w:orient="landscape"/>
          <w:pgMar w:top="720" w:right="720" w:bottom="720" w:left="720" w:header="708" w:footer="708" w:gutter="0"/>
          <w:cols w:space="708"/>
          <w:titlePg/>
          <w:docGrid w:linePitch="360"/>
        </w:sectPr>
      </w:pPr>
      <w:bookmarkStart w:id="2" w:name="_Ref198035055"/>
      <w:bookmarkStart w:id="3" w:name="_Ref198035051"/>
      <w:r>
        <w:t xml:space="preserve">Tabela </w:t>
      </w:r>
      <w:r>
        <w:fldChar w:fldCharType="begin"/>
      </w:r>
      <w:r>
        <w:instrText xml:space="preserve"> SEQ Tabela \* ARABIC </w:instrText>
      </w:r>
      <w:r>
        <w:fldChar w:fldCharType="separate"/>
      </w:r>
      <w:r>
        <w:rPr>
          <w:noProof/>
        </w:rPr>
        <w:t>1</w:t>
      </w:r>
      <w:r>
        <w:rPr>
          <w:noProof/>
        </w:rPr>
        <w:fldChar w:fldCharType="end"/>
      </w:r>
      <w:bookmarkEnd w:id="2"/>
      <w:r>
        <w:t xml:space="preserve"> – </w:t>
      </w:r>
      <w:r w:rsidRPr="007C0164">
        <w:t>Fontes</w:t>
      </w:r>
      <w:r>
        <w:t xml:space="preserve"> incluídas na revisão</w:t>
      </w:r>
      <w:bookmarkEnd w:id="3"/>
    </w:p>
    <w:p w14:paraId="65924159" w14:textId="77777777" w:rsidR="00D50F64" w:rsidRDefault="00D50F64" w:rsidP="00D50F64">
      <w:pPr>
        <w:ind w:firstLine="0"/>
      </w:pPr>
      <w:r>
        <w:lastRenderedPageBreak/>
        <w:t xml:space="preserve">espanhol é desenvolvida em 2021 a partir da versão em português do BackPEI já considerando o sistema de pontuação </w:t>
      </w:r>
      <w:r>
        <w:fldChar w:fldCharType="begin"/>
      </w:r>
      <w:r>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220253">
        <w:rPr>
          <w:rFonts w:cs="Arial"/>
          <w:kern w:val="0"/>
        </w:rPr>
        <w:t>(</w:t>
      </w:r>
      <w:proofErr w:type="spellStart"/>
      <w:r w:rsidRPr="00220253">
        <w:rPr>
          <w:rFonts w:cs="Arial"/>
          <w:kern w:val="0"/>
        </w:rPr>
        <w:t>Miñana-Signes</w:t>
      </w:r>
      <w:proofErr w:type="spellEnd"/>
      <w:r w:rsidRPr="00220253">
        <w:rPr>
          <w:rFonts w:cs="Arial"/>
          <w:kern w:val="0"/>
        </w:rPr>
        <w:t xml:space="preserve"> </w:t>
      </w:r>
      <w:r w:rsidRPr="00220253">
        <w:rPr>
          <w:rFonts w:cs="Arial"/>
          <w:i/>
          <w:iCs/>
          <w:kern w:val="0"/>
        </w:rPr>
        <w:t>et al.</w:t>
      </w:r>
      <w:r w:rsidRPr="00220253">
        <w:rPr>
          <w:rFonts w:cs="Arial"/>
          <w:kern w:val="0"/>
        </w:rPr>
        <w:t>, 2021)</w:t>
      </w:r>
      <w:r>
        <w:fldChar w:fldCharType="end"/>
      </w:r>
      <w:r>
        <w:t xml:space="preserve">. Em 2022, tendo como base as versões em português do BackPEI e BackPEI-A foi desenvolvido um novo sistema de medição, o </w:t>
      </w:r>
      <w:proofErr w:type="spellStart"/>
      <w:r>
        <w:t>BackPEI-CA</w:t>
      </w:r>
      <w:proofErr w:type="spellEnd"/>
      <w:r>
        <w:t xml:space="preserve">. Este é destinado a crianças e adolescentes e tem como objeto de medição as dores nas costas e pescoço e seus fatores de risco, incluindo o uso de dispositivos móveis e a aplicação remota do questionário. Esta nova versão foi desenvolvida em português e foi traduzida, tendo também uma versão em inglês </w:t>
      </w:r>
      <w:r>
        <w:fldChar w:fldCharType="begin"/>
      </w:r>
      <w:r>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B14AD2">
        <w:rPr>
          <w:rFonts w:cs="Arial"/>
          <w:kern w:val="0"/>
        </w:rPr>
        <w:t xml:space="preserve">(Da Rosa </w:t>
      </w:r>
      <w:r w:rsidRPr="00B14AD2">
        <w:rPr>
          <w:rFonts w:cs="Arial"/>
          <w:i/>
          <w:iCs/>
          <w:kern w:val="0"/>
        </w:rPr>
        <w:t>et al.</w:t>
      </w:r>
      <w:r w:rsidRPr="00B14AD2">
        <w:rPr>
          <w:rFonts w:cs="Arial"/>
          <w:kern w:val="0"/>
        </w:rPr>
        <w:t>, 2022)</w:t>
      </w:r>
      <w:r>
        <w:fldChar w:fldCharType="end"/>
      </w:r>
      <w:r>
        <w:t xml:space="preserve">. Posteriormente, em 2023, o BackPEI-A foi atualizado passando a abranger também o uso de dispositivos móveis como um fator de risco, além da possibilidade de aplicação digital </w:t>
      </w:r>
      <w:r>
        <w:fldChar w:fldCharType="begin"/>
      </w:r>
      <w:r>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fldChar w:fldCharType="separate"/>
      </w:r>
      <w:r w:rsidRPr="00B14AD2">
        <w:rPr>
          <w:rFonts w:cs="Arial"/>
          <w:kern w:val="0"/>
        </w:rPr>
        <w:t xml:space="preserve">(Candotti </w:t>
      </w:r>
      <w:r w:rsidRPr="00B14AD2">
        <w:rPr>
          <w:rFonts w:cs="Arial"/>
          <w:i/>
          <w:iCs/>
          <w:kern w:val="0"/>
        </w:rPr>
        <w:t>et al.</w:t>
      </w:r>
      <w:r w:rsidRPr="00B14AD2">
        <w:rPr>
          <w:rFonts w:cs="Arial"/>
          <w:kern w:val="0"/>
        </w:rPr>
        <w:t>, 2023)</w:t>
      </w:r>
      <w:r>
        <w:fldChar w:fldCharType="end"/>
      </w:r>
      <w:r>
        <w:t>.</w:t>
      </w:r>
    </w:p>
    <w:p w14:paraId="0D71E55A" w14:textId="77777777" w:rsidR="00D50F64" w:rsidRDefault="00D50F64" w:rsidP="00D50F64">
      <w:r>
        <w:t xml:space="preserve">Em 2023 é realizada uma avaliação do BackPEI entre pacientes com hérnia de disco </w:t>
      </w:r>
      <w:r>
        <w:fldChar w:fldCharType="begin"/>
      </w:r>
      <w:r>
        <w:instrText xml:space="preserve"> ADDIN ZOTERO_ITEM CSL_CITATION {"citationID":"HVKxwt4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Pr="003548B9">
        <w:rPr>
          <w:rFonts w:cs="Arial"/>
          <w:kern w:val="0"/>
        </w:rPr>
        <w:t>(</w:t>
      </w:r>
      <w:proofErr w:type="spellStart"/>
      <w:r w:rsidRPr="003548B9">
        <w:rPr>
          <w:rFonts w:cs="Arial"/>
          <w:kern w:val="0"/>
        </w:rPr>
        <w:t>Gökşen</w:t>
      </w:r>
      <w:proofErr w:type="spellEnd"/>
      <w:r w:rsidRPr="003548B9">
        <w:rPr>
          <w:rFonts w:cs="Arial"/>
          <w:kern w:val="0"/>
        </w:rPr>
        <w:t xml:space="preserve">; </w:t>
      </w:r>
      <w:proofErr w:type="spellStart"/>
      <w:r w:rsidRPr="003548B9">
        <w:rPr>
          <w:rFonts w:cs="Arial"/>
          <w:kern w:val="0"/>
        </w:rPr>
        <w:t>Kocaman</w:t>
      </w:r>
      <w:proofErr w:type="spellEnd"/>
      <w:r w:rsidRPr="003548B9">
        <w:rPr>
          <w:rFonts w:cs="Arial"/>
          <w:kern w:val="0"/>
        </w:rPr>
        <w:t xml:space="preserve">; </w:t>
      </w:r>
      <w:proofErr w:type="spellStart"/>
      <w:r w:rsidRPr="003548B9">
        <w:rPr>
          <w:rFonts w:cs="Arial"/>
          <w:kern w:val="0"/>
        </w:rPr>
        <w:t>Yıldırım</w:t>
      </w:r>
      <w:proofErr w:type="spellEnd"/>
      <w:r w:rsidRPr="003548B9">
        <w:rPr>
          <w:rFonts w:cs="Arial"/>
          <w:kern w:val="0"/>
        </w:rPr>
        <w:t>, 2023)</w:t>
      </w:r>
      <w:r>
        <w:fldChar w:fldCharType="end"/>
      </w:r>
      <w:r>
        <w:t xml:space="preserve">. Embora os autores indiquem que utilizaram a versão do BackPEI em turco no estudo são apontados elementos que não faziam parte dessa versão: a medição dos aspectos da dor no pescoço, e a pontuação de 0 a 10 para os fatores de risco. Portanto, presumimos que foi utilizada uma nova versão em turco traduzida a partir da versão em inglês do BackPEI-A desenvolvido em 2018. Entretanto o desenvolvimento dessa versão não é citado por </w:t>
      </w:r>
      <w:proofErr w:type="spellStart"/>
      <w:r w:rsidRPr="003548B9">
        <w:rPr>
          <w:rFonts w:cs="Arial"/>
          <w:kern w:val="0"/>
        </w:rPr>
        <w:t>Gökşen</w:t>
      </w:r>
      <w:proofErr w:type="spellEnd"/>
      <w:r>
        <w:rPr>
          <w:rFonts w:cs="Arial"/>
          <w:kern w:val="0"/>
        </w:rPr>
        <w:t>,</w:t>
      </w:r>
      <w:r w:rsidRPr="003548B9">
        <w:rPr>
          <w:rFonts w:cs="Arial"/>
          <w:kern w:val="0"/>
        </w:rPr>
        <w:t xml:space="preserve"> </w:t>
      </w:r>
      <w:proofErr w:type="spellStart"/>
      <w:r w:rsidRPr="003548B9">
        <w:rPr>
          <w:rFonts w:cs="Arial"/>
          <w:kern w:val="0"/>
        </w:rPr>
        <w:t>Kocaman</w:t>
      </w:r>
      <w:proofErr w:type="spellEnd"/>
      <w:r>
        <w:rPr>
          <w:rFonts w:cs="Arial"/>
          <w:kern w:val="0"/>
        </w:rPr>
        <w:t xml:space="preserve"> e</w:t>
      </w:r>
      <w:r w:rsidRPr="003548B9">
        <w:rPr>
          <w:rFonts w:cs="Arial"/>
          <w:kern w:val="0"/>
        </w:rPr>
        <w:t xml:space="preserve"> </w:t>
      </w:r>
      <w:proofErr w:type="spellStart"/>
      <w:r w:rsidRPr="003548B9">
        <w:rPr>
          <w:rFonts w:cs="Arial"/>
          <w:kern w:val="0"/>
        </w:rPr>
        <w:t>Yıldırım</w:t>
      </w:r>
      <w:proofErr w:type="spellEnd"/>
      <w:r>
        <w:t xml:space="preserve"> </w:t>
      </w:r>
      <w:r>
        <w:fldChar w:fldCharType="begin"/>
      </w:r>
      <w:r>
        <w:instrText xml:space="preserve"> ADDIN ZOTERO_ITEM CSL_CITATION {"citationID":"ctdQYlN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548B9">
        <w:rPr>
          <w:rFonts w:cs="Arial"/>
        </w:rPr>
        <w:t>(2023)</w:t>
      </w:r>
      <w:r>
        <w:fldChar w:fldCharType="end"/>
      </w:r>
      <w:r>
        <w:t xml:space="preserve"> e não a encontramos em nossa busca pelas fontes. Nós entramos em contato com os autores solicitando o questionário utilizado na pesquisa e fizemos uma busca para </w:t>
      </w:r>
      <w:proofErr w:type="gramStart"/>
      <w:r>
        <w:t>encontra-lo</w:t>
      </w:r>
      <w:proofErr w:type="gramEnd"/>
      <w:r>
        <w:t xml:space="preserve"> mas não obtivemos sucesso. Por não haver certeza sobre a origem do sistema utilizado nesta pesquisa optamos por representar a origem presumível e a alegada através de linhas tracejadas na </w:t>
      </w:r>
      <w:r>
        <w:fldChar w:fldCharType="begin"/>
      </w:r>
      <w:r>
        <w:instrText xml:space="preserve"> REF _Ref197634909 \h </w:instrText>
      </w:r>
      <w:r>
        <w:fldChar w:fldCharType="separate"/>
      </w:r>
      <w:r>
        <w:t xml:space="preserve">Figura </w:t>
      </w:r>
      <w:r>
        <w:rPr>
          <w:noProof/>
        </w:rPr>
        <w:t>2</w:t>
      </w:r>
      <w:r>
        <w:fldChar w:fldCharType="end"/>
      </w:r>
      <w:r>
        <w:t>.</w:t>
      </w:r>
    </w:p>
    <w:p w14:paraId="65785CAC" w14:textId="77777777" w:rsidR="00D50F64" w:rsidRDefault="00D50F64" w:rsidP="00D50F64">
      <w:r>
        <w:t xml:space="preserve">Para analisar os métodos de avaliação empregados realizamos uma padronização da nomenclatura, pois, alguns estudos indicavam a mesma metodologia a partir de nomes distintos. Para esse processo adotamos a nomenclatura a partir de dois critérios: maior frequência de uso e uso mais recente. </w:t>
      </w:r>
    </w:p>
    <w:p w14:paraId="751A8C5A" w14:textId="55C3F50B" w:rsidR="00D50F64" w:rsidRDefault="00D50F64" w:rsidP="00D50F64">
      <w:r>
        <w:t xml:space="preserve">Os sistemas do BackPEI foram desenvolvidos principalmente a partir de revisões de literatura </w:t>
      </w:r>
      <w:r>
        <w:fldChar w:fldCharType="begin"/>
      </w:r>
      <w:r>
        <w:instrText xml:space="preserve"> ADDIN ZOTERO_ITEM CSL_CITATION {"citationID":"I4vcJztt","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CB4C14">
        <w:rPr>
          <w:rFonts w:cs="Arial"/>
          <w:kern w:val="0"/>
        </w:rPr>
        <w:t xml:space="preserve">(Candotti </w:t>
      </w:r>
      <w:r w:rsidRPr="00CB4C14">
        <w:rPr>
          <w:rFonts w:cs="Arial"/>
          <w:i/>
          <w:iCs/>
          <w:kern w:val="0"/>
        </w:rPr>
        <w:t>et al.</w:t>
      </w:r>
      <w:r w:rsidRPr="00CB4C14">
        <w:rPr>
          <w:rFonts w:cs="Arial"/>
          <w:kern w:val="0"/>
        </w:rPr>
        <w:t xml:space="preserve">, 2018, 2023; Da Rosa </w:t>
      </w:r>
      <w:r w:rsidRPr="00CB4C14">
        <w:rPr>
          <w:rFonts w:cs="Arial"/>
          <w:i/>
          <w:iCs/>
          <w:kern w:val="0"/>
        </w:rPr>
        <w:t>et al.</w:t>
      </w:r>
      <w:r w:rsidRPr="00CB4C14">
        <w:rPr>
          <w:rFonts w:cs="Arial"/>
          <w:kern w:val="0"/>
        </w:rPr>
        <w:t xml:space="preserve">, 2022; Noll </w:t>
      </w:r>
      <w:r w:rsidRPr="00CB4C14">
        <w:rPr>
          <w:rFonts w:cs="Arial"/>
          <w:i/>
          <w:iCs/>
          <w:kern w:val="0"/>
        </w:rPr>
        <w:t>et al.</w:t>
      </w:r>
      <w:r w:rsidRPr="00CB4C14">
        <w:rPr>
          <w:rFonts w:cs="Arial"/>
          <w:kern w:val="0"/>
        </w:rPr>
        <w:t>, 2013a)</w:t>
      </w:r>
      <w:r>
        <w:fldChar w:fldCharType="end"/>
      </w:r>
      <w:r>
        <w:t>, embora nenhum estudo apontou a metodologia para condução dessa revisão e elaboração dos procedimentos a partir dela.</w:t>
      </w:r>
      <w:r>
        <w:br w:type="page"/>
      </w:r>
    </w:p>
    <w:p w14:paraId="0472724F" w14:textId="77777777" w:rsidR="003261A1" w:rsidRDefault="003261A1" w:rsidP="003261A1">
      <w:pPr>
        <w:pStyle w:val="Legenda"/>
      </w:pPr>
      <w:bookmarkStart w:id="4" w:name="_Ref197634909"/>
      <w:bookmarkStart w:id="5" w:name="_Ref197941347"/>
      <w:r>
        <w:lastRenderedPageBreak/>
        <w:t xml:space="preserve">Figura </w:t>
      </w:r>
      <w:r>
        <w:fldChar w:fldCharType="begin"/>
      </w:r>
      <w:r>
        <w:instrText xml:space="preserve"> SEQ Figura \* ARABIC </w:instrText>
      </w:r>
      <w:r>
        <w:fldChar w:fldCharType="separate"/>
      </w:r>
      <w:r>
        <w:rPr>
          <w:noProof/>
        </w:rPr>
        <w:t>2</w:t>
      </w:r>
      <w:r>
        <w:rPr>
          <w:noProof/>
        </w:rPr>
        <w:fldChar w:fldCharType="end"/>
      </w:r>
      <w:bookmarkEnd w:id="4"/>
      <w:r>
        <w:t xml:space="preserve"> - </w:t>
      </w:r>
      <w:r w:rsidRPr="00EE7692">
        <w:t>Linha do tempo do BackPEI.</w:t>
      </w:r>
      <w:bookmarkEnd w:id="5"/>
    </w:p>
    <w:p w14:paraId="3C06DBA3" w14:textId="77777777" w:rsidR="000366F3" w:rsidRDefault="00B604AE" w:rsidP="003261A1">
      <w:pPr>
        <w:keepNext/>
        <w:ind w:firstLine="0"/>
      </w:pPr>
      <w:r>
        <w:rPr>
          <w:noProof/>
        </w:rPr>
        <w:drawing>
          <wp:anchor distT="0" distB="0" distL="114300" distR="114300" simplePos="0" relativeHeight="251658240" behindDoc="0" locked="0" layoutInCell="1" allowOverlap="1" wp14:anchorId="0E5A30A3" wp14:editId="488FA72E">
            <wp:simplePos x="0" y="0"/>
            <wp:positionH relativeFrom="column">
              <wp:posOffset>1242</wp:posOffset>
            </wp:positionH>
            <wp:positionV relativeFrom="paragraph">
              <wp:posOffset>1242</wp:posOffset>
            </wp:positionV>
            <wp:extent cx="5760085" cy="6614580"/>
            <wp:effectExtent l="0" t="0" r="0" b="0"/>
            <wp:wrapTopAndBottom/>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85" cy="6614580"/>
                    </a:xfrm>
                    <a:prstGeom prst="rect">
                      <a:avLst/>
                    </a:prstGeom>
                  </pic:spPr>
                </pic:pic>
              </a:graphicData>
            </a:graphic>
            <wp14:sizeRelH relativeFrom="page">
              <wp14:pctWidth>0</wp14:pctWidth>
            </wp14:sizeRelH>
            <wp14:sizeRelV relativeFrom="page">
              <wp14:pctHeight>0</wp14:pctHeight>
            </wp14:sizeRelV>
          </wp:anchor>
        </w:drawing>
      </w:r>
    </w:p>
    <w:p w14:paraId="227007AE" w14:textId="7BCB74FB" w:rsidR="008078BE" w:rsidRDefault="00CB4C14" w:rsidP="00CB4C14">
      <w:r>
        <w:t xml:space="preserve">A confiabilidade teste-reteste </w:t>
      </w:r>
      <w:r>
        <w:fldChar w:fldCharType="begin"/>
      </w:r>
      <w:r>
        <w:instrText xml:space="preserve"> ADDIN ZOTERO_ITEM CSL_CITATION {"citationID":"qgksLQap","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Pr="00E26838">
        <w:rPr>
          <w:lang w:val="es-AR"/>
        </w:rPr>
        <w:instrText xml:space="preserve"> tested by applying the questionnaire to 260 primary schoolchildren, at two different times with a 7-day interval. Results The reproducibility data for the </w:instrText>
      </w:r>
      <w:r>
        <w:instrText>ﬁ</w:instrText>
      </w:r>
      <w:r w:rsidRPr="00E26838">
        <w:rPr>
          <w:lang w:val="es-AR"/>
        </w:rPr>
        <w:instrText>rst 20 questions, analyzed using the kappa (k) coef</w:instrText>
      </w:r>
      <w:r>
        <w:instrText>ﬁ</w:instrText>
      </w:r>
      <w:r w:rsidRPr="00E26838">
        <w:rPr>
          <w:lang w:val="es-AR"/>
        </w:rPr>
        <w:instrText>cient, were classi</w:instrText>
      </w:r>
      <w:r>
        <w:instrText>ﬁ</w:instrText>
      </w:r>
      <w:r w:rsidRPr="00E26838">
        <w:rPr>
          <w:lang w:val="es-AR"/>
        </w:rPr>
        <w:instrText>ed as ‘‘very good’’ (k [ 0.8) or ‘‘good’’ (0.6 \\ k B 0.8). The reproducibility data for the pain intensity question, analyzed using the Wilcoxon test and the intraclass correlation coef</w:instrText>
      </w:r>
      <w:r>
        <w:instrText>ﬁ</w:instrText>
      </w:r>
      <w:r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26838">
        <w:rPr>
          <w:rFonts w:cs="Arial"/>
          <w:kern w:val="0"/>
          <w:lang w:val="es-AR"/>
        </w:rPr>
        <w:t xml:space="preserve">(Candotti </w:t>
      </w:r>
      <w:r w:rsidRPr="00E26838">
        <w:rPr>
          <w:rFonts w:cs="Arial"/>
          <w:i/>
          <w:iCs/>
          <w:kern w:val="0"/>
          <w:lang w:val="es-AR"/>
        </w:rPr>
        <w:t>et al.</w:t>
      </w:r>
      <w:r w:rsidRPr="00E26838">
        <w:rPr>
          <w:rFonts w:cs="Arial"/>
          <w:kern w:val="0"/>
          <w:lang w:val="es-AR"/>
        </w:rPr>
        <w:t xml:space="preserve">, 2018, 2023; Da Rosa </w:t>
      </w:r>
      <w:r w:rsidRPr="00E26838">
        <w:rPr>
          <w:rFonts w:cs="Arial"/>
          <w:i/>
          <w:iCs/>
          <w:kern w:val="0"/>
          <w:lang w:val="es-AR"/>
        </w:rPr>
        <w:t>et al.</w:t>
      </w:r>
      <w:r w:rsidRPr="00E26838">
        <w:rPr>
          <w:rFonts w:cs="Arial"/>
          <w:kern w:val="0"/>
          <w:lang w:val="es-AR"/>
        </w:rPr>
        <w:t xml:space="preserve">, 2022; Gençbaş; Bebiş, 2019; Gökşen; Kocaman; Yıldırım, 2023; Miñana-Signes </w:t>
      </w:r>
      <w:r w:rsidRPr="00E26838">
        <w:rPr>
          <w:rFonts w:cs="Arial"/>
          <w:i/>
          <w:iCs/>
          <w:kern w:val="0"/>
          <w:lang w:val="es-AR"/>
        </w:rPr>
        <w:t>et al.</w:t>
      </w:r>
      <w:r w:rsidRPr="00E26838">
        <w:rPr>
          <w:rFonts w:cs="Arial"/>
          <w:kern w:val="0"/>
          <w:lang w:val="es-AR"/>
        </w:rPr>
        <w:t xml:space="preserve">, 2021; Noll </w:t>
      </w:r>
      <w:r w:rsidRPr="00E26838">
        <w:rPr>
          <w:rFonts w:cs="Arial"/>
          <w:i/>
          <w:iCs/>
          <w:kern w:val="0"/>
          <w:lang w:val="es-AR"/>
        </w:rPr>
        <w:t>et al.</w:t>
      </w:r>
      <w:r w:rsidRPr="00E26838">
        <w:rPr>
          <w:rFonts w:cs="Arial"/>
          <w:kern w:val="0"/>
          <w:lang w:val="es-AR"/>
        </w:rPr>
        <w:t>, 2013a)</w:t>
      </w:r>
      <w:r>
        <w:fldChar w:fldCharType="end"/>
      </w:r>
      <w:r w:rsidRPr="00E26838">
        <w:rPr>
          <w:lang w:val="es-AR"/>
        </w:rPr>
        <w:t xml:space="preserve"> e validade de </w:t>
      </w:r>
      <w:proofErr w:type="spellStart"/>
      <w:r w:rsidRPr="00E26838">
        <w:rPr>
          <w:lang w:val="es-AR"/>
        </w:rPr>
        <w:t>conteúdo</w:t>
      </w:r>
      <w:proofErr w:type="spellEnd"/>
      <w:r w:rsidRPr="00E26838">
        <w:rPr>
          <w:lang w:val="es-AR"/>
        </w:rPr>
        <w:t xml:space="preserve"> </w:t>
      </w:r>
      <w:r>
        <w:fldChar w:fldCharType="begin"/>
      </w:r>
      <w:r w:rsidR="008078BE" w:rsidRPr="00E26838">
        <w:rPr>
          <w:lang w:val="es-AR"/>
        </w:rPr>
        <w:instrText xml:space="preserve"> ADDIN ZOTERO_ITEM CSL_CITATION {"citationID":"Q7rlh8mY","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w:instrText>
      </w:r>
      <w:r w:rsidR="008078BE">
        <w:instrText xml:space="preserve">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8078BE" w:rsidRPr="008078BE">
        <w:rPr>
          <w:rFonts w:cs="Arial"/>
          <w:kern w:val="0"/>
        </w:rPr>
        <w:t xml:space="preserve">(Candotti </w:t>
      </w:r>
      <w:r w:rsidR="008078BE" w:rsidRPr="008078BE">
        <w:rPr>
          <w:rFonts w:cs="Arial"/>
          <w:i/>
          <w:iCs/>
          <w:kern w:val="0"/>
        </w:rPr>
        <w:t>et al.</w:t>
      </w:r>
      <w:r w:rsidR="008078BE" w:rsidRPr="008078BE">
        <w:rPr>
          <w:rFonts w:cs="Arial"/>
          <w:kern w:val="0"/>
        </w:rPr>
        <w:t xml:space="preserve">, 2018, 2023; Da Rosa </w:t>
      </w:r>
      <w:r w:rsidR="008078BE" w:rsidRPr="008078BE">
        <w:rPr>
          <w:rFonts w:cs="Arial"/>
          <w:i/>
          <w:iCs/>
          <w:kern w:val="0"/>
        </w:rPr>
        <w:t>et al.</w:t>
      </w:r>
      <w:r w:rsidR="008078BE" w:rsidRPr="008078BE">
        <w:rPr>
          <w:rFonts w:cs="Arial"/>
          <w:kern w:val="0"/>
        </w:rPr>
        <w:t xml:space="preserve">, 2022; Gençbaş; Bebiş, 2019; Noll </w:t>
      </w:r>
      <w:r w:rsidR="008078BE" w:rsidRPr="008078BE">
        <w:rPr>
          <w:rFonts w:cs="Arial"/>
          <w:i/>
          <w:iCs/>
          <w:kern w:val="0"/>
        </w:rPr>
        <w:t>et al.</w:t>
      </w:r>
      <w:r w:rsidR="008078BE" w:rsidRPr="008078BE">
        <w:rPr>
          <w:rFonts w:cs="Arial"/>
          <w:kern w:val="0"/>
        </w:rPr>
        <w:t>, 2013a)</w:t>
      </w:r>
      <w:r>
        <w:fldChar w:fldCharType="end"/>
      </w:r>
      <w:r w:rsidR="008078BE">
        <w:t xml:space="preserve"> foram as metodologias mais empregadas na avaliação do BackPEI</w:t>
      </w:r>
      <w:r>
        <w:t>.</w:t>
      </w:r>
      <w:r w:rsidR="008078BE">
        <w:t xml:space="preserve"> Estes método também foi empregado no desenvolvimento do BABAQ, sendo que </w:t>
      </w:r>
      <w:proofErr w:type="spellStart"/>
      <w:r w:rsidR="008078BE" w:rsidRPr="008078BE">
        <w:t>Akbari-Chehrehbargh</w:t>
      </w:r>
      <w:proofErr w:type="spellEnd"/>
      <w:r w:rsidR="008078BE" w:rsidRPr="008078BE">
        <w:t xml:space="preserve">, </w:t>
      </w:r>
      <w:proofErr w:type="spellStart"/>
      <w:r w:rsidR="008078BE" w:rsidRPr="008078BE">
        <w:t>Tavafian</w:t>
      </w:r>
      <w:proofErr w:type="spellEnd"/>
      <w:r w:rsidR="008078BE" w:rsidRPr="008078BE">
        <w:t xml:space="preserve"> e </w:t>
      </w:r>
      <w:proofErr w:type="spellStart"/>
      <w:r w:rsidR="008078BE" w:rsidRPr="008078BE">
        <w:t>Montazeri</w:t>
      </w:r>
      <w:proofErr w:type="spellEnd"/>
      <w:r w:rsidR="008078BE">
        <w:t xml:space="preserve"> </w:t>
      </w:r>
      <w:r w:rsidR="008078BE">
        <w:lastRenderedPageBreak/>
        <w:fldChar w:fldCharType="begin"/>
      </w:r>
      <w:r w:rsidR="008078BE">
        <w:instrText xml:space="preserve"> ADDIN ZOTERO_ITEM CSL_CITATION {"citationID":"c8TkRgHS","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rsidR="008078BE">
        <w:fldChar w:fldCharType="separate"/>
      </w:r>
      <w:r w:rsidR="008078BE" w:rsidRPr="008078BE">
        <w:rPr>
          <w:rFonts w:cs="Arial"/>
        </w:rPr>
        <w:t>(2020)</w:t>
      </w:r>
      <w:r w:rsidR="008078BE">
        <w:fldChar w:fldCharType="end"/>
      </w:r>
      <w:r w:rsidR="008078BE">
        <w:t xml:space="preserve">, ao avaliar a confiabilidade, fizeram uma análise transversal através do alfa de </w:t>
      </w:r>
      <w:proofErr w:type="spellStart"/>
      <w:r w:rsidR="008078BE">
        <w:t>Cronbach</w:t>
      </w:r>
      <w:proofErr w:type="spellEnd"/>
      <w:r w:rsidR="006C734C">
        <w:t>,</w:t>
      </w:r>
      <w:r w:rsidR="008078BE">
        <w:t xml:space="preserve"> além da confiabilidade teste-reteste.</w:t>
      </w:r>
    </w:p>
    <w:p w14:paraId="0002009B" w14:textId="222BC935" w:rsidR="00852718" w:rsidRDefault="008078BE" w:rsidP="00CB4C14">
      <w:r>
        <w:t xml:space="preserve">As fontes também apresentaram diferentes métodos e critérios </w:t>
      </w:r>
      <w:r w:rsidR="00394E5E">
        <w:t>de</w:t>
      </w:r>
      <w:r>
        <w:t xml:space="preserve"> avalia</w:t>
      </w:r>
      <w:r w:rsidR="00394E5E">
        <w:t xml:space="preserve">ção para a validade de conteúdo. Foi utilizado o Índice de Validade de Conteúdo com diferentes critérios: valores de 0,8 ou maiores </w:t>
      </w:r>
      <w:r w:rsidR="00394E5E">
        <w:fldChar w:fldCharType="begin"/>
      </w:r>
      <w:r w:rsidR="00394E5E">
        <w:instrText xml:space="preserve"> ADDIN ZOTERO_ITEM CSL_CITATION {"citationID":"dChjXL6u","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94E5E">
        <w:fldChar w:fldCharType="separate"/>
      </w:r>
      <w:r w:rsidR="00394E5E" w:rsidRPr="00394E5E">
        <w:rPr>
          <w:rFonts w:cs="Arial"/>
          <w:kern w:val="0"/>
        </w:rPr>
        <w:t xml:space="preserve">(Candotti </w:t>
      </w:r>
      <w:r w:rsidR="00394E5E" w:rsidRPr="00394E5E">
        <w:rPr>
          <w:rFonts w:cs="Arial"/>
          <w:i/>
          <w:iCs/>
          <w:kern w:val="0"/>
        </w:rPr>
        <w:t>et al.</w:t>
      </w:r>
      <w:r w:rsidR="00394E5E" w:rsidRPr="00394E5E">
        <w:rPr>
          <w:rFonts w:cs="Arial"/>
          <w:kern w:val="0"/>
        </w:rPr>
        <w:t>, 2023)</w:t>
      </w:r>
      <w:r w:rsidR="00394E5E">
        <w:fldChar w:fldCharType="end"/>
      </w:r>
      <w:r w:rsidR="00394E5E">
        <w:t xml:space="preserve">; valores superiores a 0,8 </w:t>
      </w:r>
      <w:r w:rsidR="00394E5E">
        <w:fldChar w:fldCharType="begin"/>
      </w:r>
      <w:r w:rsidR="00394E5E">
        <w:instrText xml:space="preserve"> ADDIN ZOTERO_ITEM CSL_CITATION {"citationID":"GQYYvDA1","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394E5E">
        <w:fldChar w:fldCharType="separate"/>
      </w:r>
      <w:r w:rsidR="00394E5E" w:rsidRPr="00394E5E">
        <w:rPr>
          <w:rFonts w:cs="Arial"/>
          <w:kern w:val="0"/>
        </w:rPr>
        <w:t xml:space="preserve">(Da Rosa </w:t>
      </w:r>
      <w:r w:rsidR="00394E5E" w:rsidRPr="00394E5E">
        <w:rPr>
          <w:rFonts w:cs="Arial"/>
          <w:i/>
          <w:iCs/>
          <w:kern w:val="0"/>
        </w:rPr>
        <w:t>et al.</w:t>
      </w:r>
      <w:r w:rsidR="00394E5E" w:rsidRPr="00394E5E">
        <w:rPr>
          <w:rFonts w:cs="Arial"/>
          <w:kern w:val="0"/>
        </w:rPr>
        <w:t>, 2022)</w:t>
      </w:r>
      <w:r w:rsidR="00394E5E">
        <w:fldChar w:fldCharType="end"/>
      </w:r>
      <w:r w:rsidR="00394E5E">
        <w:t xml:space="preserve">; valores acima de 0,7 </w:t>
      </w:r>
      <w:r w:rsidR="00394E5E">
        <w:fldChar w:fldCharType="begin"/>
      </w:r>
      <w:r w:rsidR="00394E5E">
        <w:instrText xml:space="preserve"> ADDIN ZOTERO_ITEM CSL_CITATION {"citationID":"HuHbMexX","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e mesmo sem algum critério </w:t>
      </w:r>
      <w:r w:rsidR="00394E5E">
        <w:fldChar w:fldCharType="begin"/>
      </w:r>
      <w:r w:rsidR="00394E5E">
        <w:instrText xml:space="preserve"> ADDIN ZOTERO_ITEM CSL_CITATION {"citationID":"sQbgIPUe","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394E5E">
        <w:fldChar w:fldCharType="separate"/>
      </w:r>
      <w:r w:rsidR="00394E5E" w:rsidRPr="00394E5E">
        <w:rPr>
          <w:rFonts w:cs="Arial"/>
          <w:kern w:val="0"/>
        </w:rPr>
        <w:t>(Gençbaş; Bebiş, 2019)</w:t>
      </w:r>
      <w:r w:rsidR="00394E5E">
        <w:fldChar w:fldCharType="end"/>
      </w:r>
      <w:r w:rsidR="00394E5E">
        <w:t xml:space="preserve">. A razão de validade de conteúdo também foi empregada, com ponto de corte de 0,54 </w:t>
      </w:r>
      <w:r w:rsidR="00394E5E">
        <w:fldChar w:fldCharType="begin"/>
      </w:r>
      <w:r w:rsidR="00394E5E">
        <w:instrText xml:space="preserve"> ADDIN ZOTERO_ITEM CSL_CITATION {"citationID":"ToMIp9tk","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Os estudos de Noll et al. </w:t>
      </w:r>
      <w:r w:rsidR="00394E5E">
        <w:fldChar w:fldCharType="begin"/>
      </w:r>
      <w:r w:rsidR="00394E5E">
        <w:instrText xml:space="preserve"> ADDIN ZOTERO_ITEM CSL_CITATION {"citationID":"x6Gml8ek","properties":{"formattedCitation":"(2013a)","plainCitation":"(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uppress-author":true}],"schema":"https://github.com/citation-style-language/schema/raw/master/csl-citation.json"} </w:instrText>
      </w:r>
      <w:r w:rsidR="00394E5E">
        <w:fldChar w:fldCharType="separate"/>
      </w:r>
      <w:r w:rsidR="00394E5E" w:rsidRPr="00394E5E">
        <w:rPr>
          <w:rFonts w:cs="Arial"/>
        </w:rPr>
        <w:t>(2013a)</w:t>
      </w:r>
      <w:r w:rsidR="00394E5E">
        <w:fldChar w:fldCharType="end"/>
      </w:r>
      <w:r w:rsidR="00394E5E">
        <w:t xml:space="preserve"> e Candotti et al. </w:t>
      </w:r>
      <w:r w:rsidR="00394E5E">
        <w:fldChar w:fldCharType="begin"/>
      </w:r>
      <w:r w:rsidR="00394E5E">
        <w:instrText xml:space="preserve"> ADDIN ZOTERO_ITEM CSL_CITATION {"citationID":"Ll44ev0Y","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394E5E">
        <w:fldChar w:fldCharType="separate"/>
      </w:r>
      <w:r w:rsidR="00394E5E" w:rsidRPr="00394E5E">
        <w:rPr>
          <w:rFonts w:cs="Arial"/>
        </w:rPr>
        <w:t>(2018)</w:t>
      </w:r>
      <w:r w:rsidR="00394E5E">
        <w:fldChar w:fldCharType="end"/>
      </w:r>
      <w:r w:rsidR="00394E5E">
        <w:t xml:space="preserve"> analisaram  a validade de conteúdo, mas sem um critério ou uma medida.</w:t>
      </w:r>
      <w:r w:rsidR="00852718">
        <w:t xml:space="preserve"> </w:t>
      </w:r>
    </w:p>
    <w:p w14:paraId="7D769E65" w14:textId="6C295191" w:rsidR="00CB4C14" w:rsidRDefault="00852718" w:rsidP="00CB4C14">
      <w:r>
        <w:t>Houve também alguma diferença entre as perguntas feitas ao painel que refletem as diferenças entre as diferentes versões do instrumento. Entretanto, a validade de conteúdo aplicada no BackPEI difere da aplicada ao BABAQ, pois parece estar mais voltada para aspectos operacionais do questionário como o uso de fotografias e a redação dos itens.</w:t>
      </w:r>
    </w:p>
    <w:p w14:paraId="770DDDDE" w14:textId="6C1CBC5E" w:rsidR="00852718" w:rsidRDefault="00852718" w:rsidP="00CB4C14">
      <w:r>
        <w:t xml:space="preserve">A confiabilidade teste-reteste apresentou uma variedade de diferença entre as fontes. A quantidade de indivíduos avaliado foi no mínimo 50 </w:t>
      </w:r>
      <w:r>
        <w:fldChar w:fldCharType="begin"/>
      </w:r>
      <w:r>
        <w:instrText xml:space="preserve"> ADDIN ZOTERO_ITEM CSL_CITATION {"citationID":"8Qu9JTj5","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fldChar w:fldCharType="separate"/>
      </w:r>
      <w:r w:rsidRPr="00852718">
        <w:rPr>
          <w:rFonts w:cs="Arial"/>
        </w:rPr>
        <w:t>(Akbari-Chehrehbargh; Tavafian; Montazeri, 2020)</w:t>
      </w:r>
      <w:r>
        <w:fldChar w:fldCharType="end"/>
      </w:r>
      <w:r>
        <w:t xml:space="preserve"> e no máximo 260 </w:t>
      </w:r>
      <w:r>
        <w:fldChar w:fldCharType="begin"/>
      </w:r>
      <w:r>
        <w:instrText xml:space="preserve"> ADDIN ZOTERO_ITEM CSL_CITATION {"citationID":"ZzRkZWIi","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Noll </w:t>
      </w:r>
      <w:r w:rsidRPr="00852718">
        <w:rPr>
          <w:rFonts w:cs="Arial"/>
          <w:i/>
          <w:iCs/>
          <w:kern w:val="0"/>
        </w:rPr>
        <w:t>et al.</w:t>
      </w:r>
      <w:r w:rsidRPr="00852718">
        <w:rPr>
          <w:rFonts w:cs="Arial"/>
          <w:kern w:val="0"/>
        </w:rPr>
        <w:t>, 2013a)</w:t>
      </w:r>
      <w:r>
        <w:fldChar w:fldCharType="end"/>
      </w:r>
      <w:r>
        <w:t xml:space="preserve">. Algumas fontes utilizaram um intervalo de 7 dias </w:t>
      </w:r>
      <w:r w:rsidR="002D62F0">
        <w:t xml:space="preserve">entre as aplicações </w:t>
      </w:r>
      <w:r>
        <w:fldChar w:fldCharType="begin"/>
      </w:r>
      <w:r>
        <w:instrText xml:space="preserve"> ADDIN ZOTERO_ITEM CSL_CITATION {"citationID":"4aB3f3MW","properties":{"formattedCitation":"(Candotti {\\i{}et al.}, 2018, 2023; Da Rosa {\\i{}et al.}, 2022; G\\uc0\\u246{}k\\uc0\\u351{}en; Kocaman; Y\\uc0\\u305{}ld\\uc0\\u305{}r\\uc0\\u305{}m, 2023; Mi\\uc0\\u241{}ana-Signes {\\i{}et al.}, 2021; Noll {\\i{}et al.}, 2013a)","plainCitation":"(Candotti et al., 2018, 2023; Da Rosa et al., 2022;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Candotti </w:t>
      </w:r>
      <w:r w:rsidRPr="00852718">
        <w:rPr>
          <w:rFonts w:cs="Arial"/>
          <w:i/>
          <w:iCs/>
          <w:kern w:val="0"/>
        </w:rPr>
        <w:t>et al.</w:t>
      </w:r>
      <w:r w:rsidRPr="00852718">
        <w:rPr>
          <w:rFonts w:cs="Arial"/>
          <w:kern w:val="0"/>
        </w:rPr>
        <w:t xml:space="preserve">, 2018, 2023; Da Rosa </w:t>
      </w:r>
      <w:r w:rsidRPr="00852718">
        <w:rPr>
          <w:rFonts w:cs="Arial"/>
          <w:i/>
          <w:iCs/>
          <w:kern w:val="0"/>
        </w:rPr>
        <w:t>et al.</w:t>
      </w:r>
      <w:r w:rsidRPr="00852718">
        <w:rPr>
          <w:rFonts w:cs="Arial"/>
          <w:kern w:val="0"/>
        </w:rPr>
        <w:t xml:space="preserve">, 2022; Gökşen; Kocaman; Yıldırım, 2023; Miñana-Signes </w:t>
      </w:r>
      <w:r w:rsidRPr="00852718">
        <w:rPr>
          <w:rFonts w:cs="Arial"/>
          <w:i/>
          <w:iCs/>
          <w:kern w:val="0"/>
        </w:rPr>
        <w:t>et al.</w:t>
      </w:r>
      <w:r w:rsidRPr="00852718">
        <w:rPr>
          <w:rFonts w:cs="Arial"/>
          <w:kern w:val="0"/>
        </w:rPr>
        <w:t xml:space="preserve">, 2021; Noll </w:t>
      </w:r>
      <w:r w:rsidRPr="00852718">
        <w:rPr>
          <w:rFonts w:cs="Arial"/>
          <w:i/>
          <w:iCs/>
          <w:kern w:val="0"/>
        </w:rPr>
        <w:t>et al.</w:t>
      </w:r>
      <w:r w:rsidRPr="00852718">
        <w:rPr>
          <w:rFonts w:cs="Arial"/>
          <w:kern w:val="0"/>
        </w:rPr>
        <w:t>, 2013a)</w:t>
      </w:r>
      <w:r>
        <w:fldChar w:fldCharType="end"/>
      </w:r>
      <w:r>
        <w:t xml:space="preserve"> e outras</w:t>
      </w:r>
      <w:r w:rsidR="002D62F0">
        <w:t>,</w:t>
      </w:r>
      <w:r>
        <w:t xml:space="preserve"> 14 dias </w:t>
      </w:r>
      <w:r>
        <w:fldChar w:fldCharType="begin"/>
      </w:r>
      <w:r>
        <w:instrText xml:space="preserve"> ADDIN ZOTERO_ITEM CSL_CITATION {"citationID":"kSZ10QdG","properties":{"formattedCitation":"(Akbari-Chehrehbargh; Tavafian; Montazeri, 2020; Gen\\uc0\\u231{}ba\\uc0\\u351{}; Bebi\\uc0\\u351{}, 2019)","plainCitation":"(Akbari-Chehrehbargh; Tavafian; Montazeri, 2020; Gençbaş; Bebiş, 2019)","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852718">
        <w:rPr>
          <w:rFonts w:cs="Arial"/>
          <w:kern w:val="0"/>
        </w:rPr>
        <w:t>(Akbari-Chehrehbargh; Tavafian; Montazeri, 2020; Gençbaş; Bebiş, 2019)</w:t>
      </w:r>
      <w:r>
        <w:fldChar w:fldCharType="end"/>
      </w:r>
      <w:r>
        <w:t>.</w:t>
      </w:r>
      <w:r w:rsidR="001D60F5">
        <w:t xml:space="preserve"> A confiabilidade foi avaliada através de diversos testes e medidas estatísticas, com destaque para o </w:t>
      </w:r>
      <w:proofErr w:type="spellStart"/>
      <w:r w:rsidR="001D60F5">
        <w:t>kappa</w:t>
      </w:r>
      <w:proofErr w:type="spellEnd"/>
      <w:r w:rsidR="001D60F5">
        <w:t xml:space="preserve"> de Cohen </w:t>
      </w:r>
      <w:r w:rsidR="001D60F5">
        <w:fldChar w:fldCharType="begin"/>
      </w:r>
      <w:r w:rsidR="001D60F5">
        <w:instrText xml:space="preserve"> ADDIN ZOTERO_ITEM CSL_CITATION {"citationID":"VlP0P4M1","properties":{"formattedCitation":"(Candotti {\\i{}et al.}, 2018, p. 201, 2023; Da Rosa {\\i{}et al.}, 2022; Gen\\uc0\\u231{}ba\\uc0\\u351{}; Bebi\\uc0\\u351{}, 2019; G\\uc0\\u246{}k\\uc0\\u351{}en; Kocaman; Y\\uc0\\u305{}ld\\uc0\\u305{}r\\uc0\\u305{}m, 2023; Mi\\uc0\\u241{}ana-Signes {\\i{}et al.}, 2021; Noll {\\i{}et al.}, 2013a)","plainCitation":"(Candotti et al., 2018, p. 201,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 xml:space="preserve">(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ençbaş; Bebiş, 2019;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 o coeficiente de correlação </w:t>
      </w:r>
      <w:proofErr w:type="spellStart"/>
      <w:r w:rsidR="001D60F5">
        <w:t>intra-classe</w:t>
      </w:r>
      <w:proofErr w:type="spellEnd"/>
      <w:r w:rsidR="001D60F5">
        <w:t xml:space="preserve"> (</w:t>
      </w:r>
      <w:r w:rsidR="002D62F0">
        <w:t>ICC</w:t>
      </w:r>
      <w:r w:rsidR="001D60F5">
        <w:t xml:space="preserve">) </w:t>
      </w:r>
      <w:r w:rsidR="001D60F5">
        <w:fldChar w:fldCharType="begin"/>
      </w:r>
      <w:r w:rsidR="001D60F5">
        <w:instrText xml:space="preserve"> ADDIN ZOTERO_ITEM CSL_CITATION {"citationID":"5KvJF1tD","properties":{"formattedCitation":"(Akbari-Chehrehbargh; Tavafian; Montazeri, 2020; Candotti {\\i{}et al.}, 2018, p. 201, 2023; Da Rosa {\\i{}et al.}, 2022; G\\uc0\\u246{}k\\uc0\\u351{}en; Kocaman; Y\\uc0\\u305{}ld\\uc0\\u305{}r\\uc0\\u305{}m, 2023; Mi\\uc0\\u241{}ana-Signes {\\i{}et al.}, 2021; Noll {\\i{}et al.}, 2013a)","plainCitation":"(Akbari-Chehrehbargh; Tavafian; Montazeri, 2020; Candotti et al., 2018, p. 201, 2023; Da Rosa et al., 2022; Gökşen; Kocaman; Yıldırım, 2023; Miñana-Signes et al., 2021; Noll et al., 2013a)","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w:t>
      </w:r>
      <w:proofErr w:type="spellStart"/>
      <w:r w:rsidR="001D60F5" w:rsidRPr="001D60F5">
        <w:rPr>
          <w:rFonts w:cs="Arial"/>
          <w:kern w:val="0"/>
        </w:rPr>
        <w:t>Akbari-Chehrehbargh</w:t>
      </w:r>
      <w:proofErr w:type="spellEnd"/>
      <w:r w:rsidR="001D60F5" w:rsidRPr="001D60F5">
        <w:rPr>
          <w:rFonts w:cs="Arial"/>
          <w:kern w:val="0"/>
        </w:rPr>
        <w:t xml:space="preserve">; </w:t>
      </w:r>
      <w:proofErr w:type="spellStart"/>
      <w:r w:rsidR="001D60F5" w:rsidRPr="001D60F5">
        <w:rPr>
          <w:rFonts w:cs="Arial"/>
          <w:kern w:val="0"/>
        </w:rPr>
        <w:t>Tavafian</w:t>
      </w:r>
      <w:proofErr w:type="spellEnd"/>
      <w:r w:rsidR="001D60F5" w:rsidRPr="001D60F5">
        <w:rPr>
          <w:rFonts w:cs="Arial"/>
          <w:kern w:val="0"/>
        </w:rPr>
        <w:t xml:space="preserve">; Montazeri, 2020; 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mbora </w:t>
      </w:r>
      <w:r w:rsidR="007E59BB">
        <w:t xml:space="preserve">2 dos 6 estudos que empregaram o </w:t>
      </w:r>
      <w:r w:rsidR="002D62F0">
        <w:t>ICC</w:t>
      </w:r>
      <w:r w:rsidR="007E59BB">
        <w:t xml:space="preserve"> não informaram qual o modelo utilizado </w:t>
      </w:r>
      <w:r w:rsidR="007E59BB">
        <w:fldChar w:fldCharType="begin"/>
      </w:r>
      <w:r w:rsidR="007E59BB">
        <w:instrText xml:space="preserve"> ADDIN ZOTERO_ITEM CSL_CITATION {"citationID":"jCSzsP20","properties":{"formattedCitation":"(Mi\\uc0\\u241{}ana-Signes {\\i{}et al.}, 2021; Noll {\\i{}et al.}, 2013a)","plainCitation":"(Miñana-Signes et al., 2021; Noll et al., 2013a)","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7E59BB">
        <w:fldChar w:fldCharType="separate"/>
      </w:r>
      <w:r w:rsidR="007E59BB" w:rsidRPr="007E59BB">
        <w:rPr>
          <w:rFonts w:cs="Arial"/>
          <w:kern w:val="0"/>
        </w:rPr>
        <w:t xml:space="preserve">(Miñana-Signes </w:t>
      </w:r>
      <w:r w:rsidR="007E59BB" w:rsidRPr="007E59BB">
        <w:rPr>
          <w:rFonts w:cs="Arial"/>
          <w:i/>
          <w:iCs/>
          <w:kern w:val="0"/>
        </w:rPr>
        <w:t>et al.</w:t>
      </w:r>
      <w:r w:rsidR="007E59BB" w:rsidRPr="007E59BB">
        <w:rPr>
          <w:rFonts w:cs="Arial"/>
          <w:kern w:val="0"/>
        </w:rPr>
        <w:t xml:space="preserve">, 2021; Noll </w:t>
      </w:r>
      <w:r w:rsidR="007E59BB" w:rsidRPr="007E59BB">
        <w:rPr>
          <w:rFonts w:cs="Arial"/>
          <w:i/>
          <w:iCs/>
          <w:kern w:val="0"/>
        </w:rPr>
        <w:t>et al.</w:t>
      </w:r>
      <w:r w:rsidR="007E59BB" w:rsidRPr="007E59BB">
        <w:rPr>
          <w:rFonts w:cs="Arial"/>
          <w:kern w:val="0"/>
        </w:rPr>
        <w:t>, 2013a)</w:t>
      </w:r>
      <w:r w:rsidR="007E59BB">
        <w:fldChar w:fldCharType="end"/>
      </w:r>
      <w:r w:rsidR="007E59BB">
        <w:t xml:space="preserve">. </w:t>
      </w:r>
    </w:p>
    <w:p w14:paraId="79434721" w14:textId="20315EC4" w:rsidR="001F46F0" w:rsidRDefault="001F46F0" w:rsidP="007E59BB">
      <w:pPr>
        <w:pStyle w:val="Ttulo2"/>
      </w:pPr>
      <w:r w:rsidRPr="001F46F0">
        <w:t>Caracterização</w:t>
      </w:r>
    </w:p>
    <w:p w14:paraId="20D7261E" w14:textId="4DCB6892" w:rsidR="006C5DBE" w:rsidRDefault="006C5DBE" w:rsidP="006C5DBE">
      <w:r>
        <w:t xml:space="preserve">Todas as versões do BackPEI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w:t>
      </w:r>
      <w:r>
        <w:lastRenderedPageBreak/>
        <w:t>inglês)</w:t>
      </w:r>
      <w:r w:rsidR="00F270EA">
        <w:t xml:space="preserve"> </w:t>
      </w:r>
      <w:r w:rsidR="00F270EA">
        <w:fldChar w:fldCharType="begin"/>
      </w:r>
      <w:r w:rsidR="00F270EA">
        <w:instrText xml:space="preserve"> ADDIN ZOTERO_ITEM CSL_CITATION {"citationID":"gdua1fS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F270EA">
        <w:fldChar w:fldCharType="separate"/>
      </w:r>
      <w:r w:rsidR="00F270EA" w:rsidRPr="00F270EA">
        <w:rPr>
          <w:rFonts w:cs="Arial"/>
          <w:kern w:val="0"/>
        </w:rPr>
        <w:t xml:space="preserve">(Noll </w:t>
      </w:r>
      <w:r w:rsidR="00F270EA" w:rsidRPr="00F270EA">
        <w:rPr>
          <w:rFonts w:cs="Arial"/>
          <w:i/>
          <w:iCs/>
          <w:kern w:val="0"/>
        </w:rPr>
        <w:t>et al.</w:t>
      </w:r>
      <w:r w:rsidR="00F270EA" w:rsidRPr="00F270EA">
        <w:rPr>
          <w:rFonts w:cs="Arial"/>
          <w:kern w:val="0"/>
        </w:rPr>
        <w:t>, 2013a)</w:t>
      </w:r>
      <w:r w:rsidR="00F270EA">
        <w:fldChar w:fldCharType="end"/>
      </w:r>
      <w:r w:rsidR="005D3AF7">
        <w:t xml:space="preserve">, </w:t>
      </w:r>
      <w:r>
        <w:t>a versão</w:t>
      </w:r>
      <w:r w:rsidR="005D3AF7">
        <w:t xml:space="preserve"> em turco</w:t>
      </w:r>
      <w:r w:rsidR="00F270EA">
        <w:t xml:space="preserve"> </w:t>
      </w:r>
      <w:r w:rsidR="00F270EA">
        <w:fldChar w:fldCharType="begin"/>
      </w:r>
      <w:r w:rsidR="00F270EA">
        <w:instrText xml:space="preserve"> ADDIN ZOTERO_ITEM CSL_CITATION {"citationID":"VXS0zdp3","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F270EA">
        <w:fldChar w:fldCharType="separate"/>
      </w:r>
      <w:r w:rsidR="00F270EA" w:rsidRPr="00F270EA">
        <w:rPr>
          <w:rFonts w:cs="Arial"/>
          <w:kern w:val="0"/>
        </w:rPr>
        <w:t>(Gençbaş; Bebiş, 2019)</w:t>
      </w:r>
      <w:r w:rsidR="00F270EA">
        <w:fldChar w:fldCharType="end"/>
      </w:r>
      <w:r w:rsidR="005D3AF7">
        <w:t xml:space="preserve"> e</w:t>
      </w:r>
      <w:r w:rsidR="00F270EA">
        <w:t xml:space="preserve"> a</w:t>
      </w:r>
      <w:r w:rsidR="005D3AF7">
        <w:t xml:space="preserve"> versão em espanhol</w:t>
      </w:r>
      <w:r w:rsidR="00F270EA">
        <w:t xml:space="preserve"> </w:t>
      </w:r>
      <w:r w:rsidR="00F270EA">
        <w:fldChar w:fldCharType="begin"/>
      </w:r>
      <w:r w:rsidR="00F270EA">
        <w:instrText xml:space="preserve"> ADDIN ZOTERO_ITEM CSL_CITATION {"citationID":"Vad2XOz2","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F270EA">
        <w:fldChar w:fldCharType="separate"/>
      </w:r>
      <w:r w:rsidR="00F270EA" w:rsidRPr="00F270EA">
        <w:rPr>
          <w:rFonts w:cs="Arial"/>
          <w:kern w:val="0"/>
        </w:rPr>
        <w:t xml:space="preserve">(Miñana-Signes </w:t>
      </w:r>
      <w:r w:rsidR="00F270EA" w:rsidRPr="00F270EA">
        <w:rPr>
          <w:rFonts w:cs="Arial"/>
          <w:i/>
          <w:iCs/>
          <w:kern w:val="0"/>
        </w:rPr>
        <w:t>et al.</w:t>
      </w:r>
      <w:r w:rsidR="00F270EA" w:rsidRPr="00F270EA">
        <w:rPr>
          <w:rFonts w:cs="Arial"/>
          <w:kern w:val="0"/>
        </w:rPr>
        <w:t>, 2021)</w:t>
      </w:r>
      <w:r w:rsidR="00F270EA">
        <w:fldChar w:fldCharType="end"/>
      </w:r>
      <w:r>
        <w:t xml:space="preserve"> avalia</w:t>
      </w:r>
      <w:r w:rsidR="005D3AF7">
        <w:t>m</w:t>
      </w:r>
      <w:r>
        <w:t xml:space="preserve"> a dor nas costas e as demais versões</w:t>
      </w:r>
      <w:r w:rsidR="00770B04">
        <w:t>,</w:t>
      </w:r>
      <w:r>
        <w:t xml:space="preserve"> BackPEI-A</w:t>
      </w:r>
      <w:r w:rsidR="00F270EA">
        <w:t xml:space="preserve"> </w:t>
      </w:r>
      <w:r w:rsidR="00F270EA">
        <w:fldChar w:fldCharType="begin"/>
      </w:r>
      <w:r w:rsidR="00F270EA">
        <w:instrText xml:space="preserve"> ADDIN ZOTERO_ITEM CSL_CITATION {"citationID":"BF47EHP6","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F270EA">
        <w:rPr>
          <w:rFonts w:cs="Arial"/>
          <w:kern w:val="0"/>
        </w:rPr>
        <w:t xml:space="preserve">(Candotti </w:t>
      </w:r>
      <w:r w:rsidR="00F270EA" w:rsidRPr="00F270EA">
        <w:rPr>
          <w:rFonts w:cs="Arial"/>
          <w:i/>
          <w:iCs/>
          <w:kern w:val="0"/>
        </w:rPr>
        <w:t>et al.</w:t>
      </w:r>
      <w:r w:rsidR="00F270EA" w:rsidRPr="00F270EA">
        <w:rPr>
          <w:rFonts w:cs="Arial"/>
          <w:kern w:val="0"/>
        </w:rPr>
        <w:t>, 2018, 2023)</w:t>
      </w:r>
      <w:r w:rsidR="00F270EA">
        <w:fldChar w:fldCharType="end"/>
      </w:r>
      <w:r w:rsidR="005D3AF7">
        <w:t xml:space="preserve"> e</w:t>
      </w:r>
      <w:r>
        <w:t xml:space="preserve"> </w:t>
      </w:r>
      <w:proofErr w:type="spellStart"/>
      <w:r>
        <w:t>BackPEI-CA</w:t>
      </w:r>
      <w:proofErr w:type="spellEnd"/>
      <w:r w:rsidR="00F270EA">
        <w:t xml:space="preserve"> </w:t>
      </w:r>
      <w:r w:rsidR="00F270EA">
        <w:fldChar w:fldCharType="begin"/>
      </w:r>
      <w:r w:rsidR="00F270EA">
        <w:instrText xml:space="preserve"> ADDIN ZOTERO_ITEM CSL_CITATION {"citationID":"Kz3XwV5M","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F270EA">
        <w:fldChar w:fldCharType="separate"/>
      </w:r>
      <w:r w:rsidR="00F270EA" w:rsidRPr="00F270EA">
        <w:rPr>
          <w:rFonts w:cs="Arial"/>
          <w:kern w:val="0"/>
        </w:rPr>
        <w:t xml:space="preserve">(Da Rosa </w:t>
      </w:r>
      <w:r w:rsidR="00F270EA" w:rsidRPr="00F270EA">
        <w:rPr>
          <w:rFonts w:cs="Arial"/>
          <w:i/>
          <w:iCs/>
          <w:kern w:val="0"/>
        </w:rPr>
        <w:t>et al.</w:t>
      </w:r>
      <w:r w:rsidR="00F270EA" w:rsidRPr="00F270EA">
        <w:rPr>
          <w:rFonts w:cs="Arial"/>
          <w:kern w:val="0"/>
        </w:rPr>
        <w:t>, 2022)</w:t>
      </w:r>
      <w:r w:rsidR="00F270EA">
        <w:fldChar w:fldCharType="end"/>
      </w:r>
      <w:r w:rsidR="00770B04">
        <w:t>,</w:t>
      </w:r>
      <w:r>
        <w:t xml:space="preserve"> </w:t>
      </w:r>
      <w:r w:rsidR="005D3AF7">
        <w:t xml:space="preserve">avaliam a dor nas costas e a dor no pescoço. </w:t>
      </w:r>
    </w:p>
    <w:p w14:paraId="016AE3FF" w14:textId="4F8C0873" w:rsidR="00A218FB" w:rsidRDefault="005D3AF7" w:rsidP="00A218FB">
      <w:r>
        <w:t xml:space="preserve">A região “das costas” corresponde </w:t>
      </w:r>
      <w:r w:rsidR="002C23D5">
        <w:t>a qualquer região</w:t>
      </w:r>
      <w:r>
        <w:t xml:space="preserve"> torácica</w:t>
      </w:r>
      <w:r w:rsidR="002C23D5">
        <w:t xml:space="preserve"> e lombar</w:t>
      </w:r>
      <w:r>
        <w:t xml:space="preserve"> e a região “do pescoço” corresponde à coluna cervical. Os artigos citam que a dor é 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822559" w:rsidRPr="00E26838">
        <w:rPr>
          <w:lang w:val="es-AR"/>
        </w:rPr>
        <w:instrText xml:space="preserve"> tested by applying the questionnaire to 260 primary schoolchildren, at two different times with a 7-day interval. Results The reproducibility data for the </w:instrText>
      </w:r>
      <w:r w:rsidR="00822559">
        <w:instrText>ﬁ</w:instrText>
      </w:r>
      <w:r w:rsidR="00822559" w:rsidRPr="00E26838">
        <w:rPr>
          <w:lang w:val="es-AR"/>
        </w:rPr>
        <w:instrText>rst 20 questions, analyzed using the kappa (k) coef</w:instrText>
      </w:r>
      <w:r w:rsidR="00822559">
        <w:instrText>ﬁ</w:instrText>
      </w:r>
      <w:r w:rsidR="00822559" w:rsidRPr="00E26838">
        <w:rPr>
          <w:lang w:val="es-AR"/>
        </w:rPr>
        <w:instrText>cient, were classi</w:instrText>
      </w:r>
      <w:r w:rsidR="00822559">
        <w:instrText>ﬁ</w:instrText>
      </w:r>
      <w:r w:rsidR="00822559" w:rsidRPr="00E26838">
        <w:rPr>
          <w:lang w:val="es-AR"/>
        </w:rPr>
        <w:instrText>ed as ‘‘very good’’ (k [ 0.8) or ‘‘good’’ (0.6 \\ k B 0.8). The reproducibility data for the pain intensity question, analyzed using the Wilcoxon test and the intraclass correlation coef</w:instrText>
      </w:r>
      <w:r w:rsidR="00822559">
        <w:instrText>ﬁ</w:instrText>
      </w:r>
      <w:r w:rsidR="00822559"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E26838">
        <w:rPr>
          <w:rFonts w:cs="Arial"/>
          <w:kern w:val="0"/>
          <w:lang w:val="es-AR"/>
        </w:rPr>
        <w:t xml:space="preserve">(Candotti </w:t>
      </w:r>
      <w:r w:rsidR="00822559" w:rsidRPr="00E26838">
        <w:rPr>
          <w:rFonts w:cs="Arial"/>
          <w:i/>
          <w:iCs/>
          <w:kern w:val="0"/>
          <w:lang w:val="es-AR"/>
        </w:rPr>
        <w:t>et al.</w:t>
      </w:r>
      <w:r w:rsidR="00822559" w:rsidRPr="00E26838">
        <w:rPr>
          <w:rFonts w:cs="Arial"/>
          <w:kern w:val="0"/>
          <w:lang w:val="es-AR"/>
        </w:rPr>
        <w:t xml:space="preserve">, 2018, 2023; Da Rosa </w:t>
      </w:r>
      <w:r w:rsidR="00822559" w:rsidRPr="00E26838">
        <w:rPr>
          <w:rFonts w:cs="Arial"/>
          <w:i/>
          <w:iCs/>
          <w:kern w:val="0"/>
          <w:lang w:val="es-AR"/>
        </w:rPr>
        <w:t>et al.</w:t>
      </w:r>
      <w:r w:rsidR="00822559" w:rsidRPr="00E26838">
        <w:rPr>
          <w:rFonts w:cs="Arial"/>
          <w:kern w:val="0"/>
          <w:lang w:val="es-AR"/>
        </w:rPr>
        <w:t xml:space="preserve">, 2022; Gençbaş; Bebiş, 2019; Miñana-Signes </w:t>
      </w:r>
      <w:r w:rsidR="00822559" w:rsidRPr="00E26838">
        <w:rPr>
          <w:rFonts w:cs="Arial"/>
          <w:i/>
          <w:iCs/>
          <w:kern w:val="0"/>
          <w:lang w:val="es-AR"/>
        </w:rPr>
        <w:t>et al.</w:t>
      </w:r>
      <w:r w:rsidR="00822559" w:rsidRPr="00E26838">
        <w:rPr>
          <w:rFonts w:cs="Arial"/>
          <w:kern w:val="0"/>
          <w:lang w:val="es-AR"/>
        </w:rPr>
        <w:t xml:space="preserve">, 2021; Noll </w:t>
      </w:r>
      <w:r w:rsidR="00822559" w:rsidRPr="00E26838">
        <w:rPr>
          <w:rFonts w:cs="Arial"/>
          <w:i/>
          <w:iCs/>
          <w:kern w:val="0"/>
          <w:lang w:val="es-AR"/>
        </w:rPr>
        <w:t>et al.</w:t>
      </w:r>
      <w:r w:rsidR="00822559" w:rsidRPr="00E26838">
        <w:rPr>
          <w:rFonts w:cs="Arial"/>
          <w:kern w:val="0"/>
          <w:lang w:val="es-AR"/>
        </w:rPr>
        <w:t>, 2013a)</w:t>
      </w:r>
      <w:r w:rsidR="00822559">
        <w:fldChar w:fldCharType="end"/>
      </w:r>
      <w:r w:rsidR="00822559" w:rsidRPr="00E26838">
        <w:rPr>
          <w:lang w:val="es-AR"/>
        </w:rPr>
        <w:t xml:space="preserve">. </w:t>
      </w:r>
      <w:r w:rsidR="00822559">
        <w:t>Entretanto, observando os itens do questionário, nota-se que</w:t>
      </w:r>
      <w:r w:rsidR="00770B04">
        <w:t xml:space="preserve"> também é medida</w:t>
      </w:r>
      <w:r w:rsidR="00822559">
        <w:t xml:space="preserve"> a incapacidade devido à dor, como, por exemplo:</w:t>
      </w:r>
      <w:r w:rsidR="00BA2D72">
        <w:t xml:space="preserve"> no BackPEI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no BackPEI-A, “</w:t>
      </w:r>
      <w:r w:rsidR="00BA2D72" w:rsidRPr="00BA2D72">
        <w:t>Esta dor no pescoço impede ou impediu de realizar atividades como: trabalhar, ler, praticar esportes...</w:t>
      </w:r>
      <w:r w:rsidR="00BA2D72">
        <w:t>”</w:t>
      </w:r>
      <w:r w:rsidR="00F270EA" w:rsidRPr="00F270EA">
        <w:t xml:space="preserve"> </w:t>
      </w:r>
      <w:r w:rsidR="00F270EA">
        <w:fldChar w:fldCharType="begin"/>
      </w:r>
      <w:r w:rsidR="00F270EA">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BA2D72">
        <w:rPr>
          <w:rFonts w:cs="Arial"/>
          <w:kern w:val="0"/>
        </w:rPr>
        <w:t xml:space="preserve">(Candotti </w:t>
      </w:r>
      <w:r w:rsidR="00F270EA" w:rsidRPr="00BA2D72">
        <w:rPr>
          <w:rFonts w:cs="Arial"/>
          <w:i/>
          <w:iCs/>
          <w:kern w:val="0"/>
        </w:rPr>
        <w:t>et al.</w:t>
      </w:r>
      <w:r w:rsidR="00F270EA" w:rsidRPr="00BA2D72">
        <w:rPr>
          <w:rFonts w:cs="Arial"/>
          <w:kern w:val="0"/>
        </w:rPr>
        <w:t>, 2023</w:t>
      </w:r>
      <w:r w:rsidR="00F270EA">
        <w:rPr>
          <w:rFonts w:cs="Arial"/>
          <w:kern w:val="0"/>
        </w:rPr>
        <w:t>, p. 160</w:t>
      </w:r>
      <w:r w:rsidR="00F270EA" w:rsidRPr="00BA2D72">
        <w:rPr>
          <w:rFonts w:cs="Arial"/>
          <w:kern w:val="0"/>
        </w:rPr>
        <w:t>)</w:t>
      </w:r>
      <w:r w:rsidR="00F270EA">
        <w:fldChar w:fldCharType="end"/>
      </w:r>
      <w:r w:rsidR="00BA2D72">
        <w:t xml:space="preserve"> tendo também um pergunta semelhante se referindo à dor nas costas; e o </w:t>
      </w:r>
      <w:proofErr w:type="spellStart"/>
      <w:r w:rsidR="00BA2D72">
        <w:t>BackPEI-CA</w:t>
      </w:r>
      <w:proofErr w:type="spellEnd"/>
      <w:r w:rsidR="00BA2D72">
        <w:t xml:space="preserve">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Em todas as versões do BackPEI é estabelecido que a dor medida</w:t>
      </w:r>
      <w:r w:rsidR="003627BB">
        <w:t>, em todos os seus elementos,</w:t>
      </w:r>
      <w:r w:rsidR="00BA2D72">
        <w:t xml:space="preserve"> se limita aos 3 meses anteriores.</w:t>
      </w:r>
    </w:p>
    <w:p w14:paraId="1C510D6C" w14:textId="7FA25256" w:rsidR="00A218FB" w:rsidRDefault="00A218FB" w:rsidP="00A218FB">
      <w:r>
        <w:t>Existem versões para o BackPEI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4BAC484" w14:textId="7E2CBB36" w:rsidR="00CF043C" w:rsidRPr="00CF043C" w:rsidRDefault="00CF043C" w:rsidP="00CF043C">
      <w:r w:rsidRPr="00CF043C">
        <w:t xml:space="preserve">Os fatores de riscos que compõe todas as versões do BackPEI são inatividade física, frequência de atividade física, prática esportiva competitiva, tempo assistindo TV, tempo utilizando o computador, posição inadequada ao dormir, tempo de sono, postura inadequada ao escrever, postura inadequada ao sentar para conversar, postura inadequada ao utilizar o computador, postura inadequada para pegar um objeto do chão, presença de dor nos pais. Para os adultos, também é apontado o envolvimento em acidentes de carro como um fato de risco para a dor no pescoço. Todos estes fatores de risco são agrupados em um domínio denominado </w:t>
      </w:r>
      <w:r w:rsidR="0094544A">
        <w:lastRenderedPageBreak/>
        <w:t>“</w:t>
      </w:r>
      <w:r w:rsidRPr="00CF043C">
        <w:t>comportamental</w:t>
      </w:r>
      <w:r w:rsidR="0094544A">
        <w:t>”</w:t>
      </w:r>
      <w:r w:rsidRPr="00CF043C">
        <w:t xml:space="preserve">, que, às vezes, é dividido entre hábitos de vida e hábitos posturais. As versões mais recentes do BackPEI incluem o hábito de ler, estudar ou usar dispositivos móveis na cama, o tempo usando dispositivos móveis, a postura inadequada ao utilizar dispositivos móveis sentado e a postura inadequada ao utilizar dispositivos móveis em pé, tanto no BackPEI-A, destinado a adultos, quanto no </w:t>
      </w:r>
      <w:proofErr w:type="spellStart"/>
      <w:r w:rsidRPr="00CF043C">
        <w:t>BackPEI-CA</w:t>
      </w:r>
      <w:proofErr w:type="spellEnd"/>
      <w:r w:rsidRPr="00CF043C">
        <w:t>, destinado a crianças e adolescentes em idade escolar. Exclusivamente para crianças e adolescente também são considerados outros fatores, como: nos comportamentais, o “modo de carregar os materiais escolares” e a “forma de utilizar a mochila”; no hereditário, a “presença de dor nos pais”; e nos socioeconômicos, a “escolaridade do pai” e a “escolaridade da mãe”. Os autores ainda indicam fatores demográficos como a idade e o tipo de escola, mas esses, embora estejam presentes em algum aspecto do sistema de medição, não configuram itens do questionário, não passaram por nenhum método de avaliação em nenhum estudo e não recebem representação. Parecem, portanto, aspectos menos relevantes do sistema de medição assim como massa corporal, estatura e profissão.</w:t>
      </w:r>
    </w:p>
    <w:p w14:paraId="712560CC" w14:textId="4ECB7CC7" w:rsidR="00CF043C" w:rsidRPr="00CF043C" w:rsidRDefault="00CF043C" w:rsidP="00CF043C">
      <w:r w:rsidRPr="00CF043C">
        <w:t xml:space="preserve">Nenhum dos artigos apresenta uma caracterização de dor e seus elementos. Quanto à região da dor, a definição </w:t>
      </w:r>
      <w:r w:rsidR="0094544A">
        <w:t>não aparece</w:t>
      </w:r>
      <w:r w:rsidRPr="00CF043C">
        <w:t xml:space="preserve"> nas primeiras versões do estudo até a proposta de incluir uma imagem no questionário, tanto no </w:t>
      </w:r>
      <w:proofErr w:type="spellStart"/>
      <w:r w:rsidRPr="00CF043C">
        <w:t>BackPEI-CA</w:t>
      </w:r>
      <w:proofErr w:type="spellEnd"/>
      <w:r w:rsidRPr="00CF043C">
        <w:t xml:space="preserve"> </w:t>
      </w:r>
      <w:r w:rsidRPr="00CF043C">
        <w:fldChar w:fldCharType="begin"/>
      </w:r>
      <w:r w:rsidRPr="00CF043C">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CF043C">
        <w:fldChar w:fldCharType="separate"/>
      </w:r>
      <w:r w:rsidRPr="00CF043C">
        <w:rPr>
          <w:rFonts w:cs="Arial"/>
          <w:kern w:val="0"/>
        </w:rPr>
        <w:t xml:space="preserve">(Da Rosa </w:t>
      </w:r>
      <w:r w:rsidRPr="00CF043C">
        <w:rPr>
          <w:rFonts w:cs="Arial"/>
          <w:i/>
          <w:iCs/>
          <w:kern w:val="0"/>
        </w:rPr>
        <w:t>et al.</w:t>
      </w:r>
      <w:r w:rsidRPr="00CF043C">
        <w:rPr>
          <w:rFonts w:cs="Arial"/>
          <w:kern w:val="0"/>
        </w:rPr>
        <w:t>, 2022)</w:t>
      </w:r>
      <w:r w:rsidRPr="00CF043C">
        <w:fldChar w:fldCharType="end"/>
      </w:r>
      <w:r w:rsidRPr="00CF043C">
        <w:t xml:space="preserve"> quanto na última versão do BackPEI-A </w:t>
      </w:r>
      <w:r w:rsidRPr="00CF043C">
        <w:fldChar w:fldCharType="begin"/>
      </w:r>
      <w:r w:rsidRPr="00CF043C">
        <w:instrText xml:space="preserve"> ADDIN ZOTERO_ITEM CSL_CITATION {"citationID":"JSOyxbkp","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Pr="00CF043C">
        <w:fldChar w:fldCharType="separate"/>
      </w:r>
      <w:r w:rsidRPr="00CF043C">
        <w:rPr>
          <w:rFonts w:cs="Arial"/>
          <w:kern w:val="0"/>
        </w:rPr>
        <w:t xml:space="preserve">(Candotti </w:t>
      </w:r>
      <w:r w:rsidRPr="00CF043C">
        <w:rPr>
          <w:rFonts w:cs="Arial"/>
          <w:i/>
          <w:iCs/>
          <w:kern w:val="0"/>
        </w:rPr>
        <w:t>et al.</w:t>
      </w:r>
      <w:r w:rsidRPr="00CF043C">
        <w:rPr>
          <w:rFonts w:cs="Arial"/>
          <w:kern w:val="0"/>
        </w:rPr>
        <w:t>, 2023)</w:t>
      </w:r>
      <w:r w:rsidRPr="00CF043C">
        <w:fldChar w:fldCharType="end"/>
      </w:r>
      <w:r w:rsidRPr="00CF043C">
        <w:t xml:space="preserve">. A definição mais </w:t>
      </w:r>
      <w:r w:rsidR="0094544A">
        <w:t>objetiva</w:t>
      </w:r>
      <w:r w:rsidRPr="00CF043C">
        <w:t xml:space="preserve"> aparece nas perguntas feitas ao painel de especialistas durante a avaliação do </w:t>
      </w:r>
      <w:proofErr w:type="spellStart"/>
      <w:r w:rsidRPr="00CF043C">
        <w:t>BackPEI-CA</w:t>
      </w:r>
      <w:proofErr w:type="spellEnd"/>
      <w:r w:rsidRPr="00CF043C">
        <w:t xml:space="preserve">:  </w:t>
      </w:r>
    </w:p>
    <w:p w14:paraId="040F82D2" w14:textId="31E2B6A0" w:rsidR="00AC2902" w:rsidRDefault="00AC2902" w:rsidP="002C23D5">
      <w:pPr>
        <w:pStyle w:val="Citao"/>
      </w:pPr>
      <w:r>
        <w:t xml:space="preserve">A respeito do novo design gráfico das questões sobre dor nas costas, você considera que ele facilita </w:t>
      </w:r>
      <w:r w:rsidR="002C23D5">
        <w:t xml:space="preserve">o entendimento que “dor nas costas” se refere a qualquer região torácica e lombar? </w:t>
      </w:r>
      <w:r w:rsidR="002C23D5">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rsidR="002C23D5">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rsidR="002C23D5">
        <w:fldChar w:fldCharType="end"/>
      </w:r>
    </w:p>
    <w:p w14:paraId="6CA10AEC" w14:textId="2AB30037" w:rsidR="002C23D5" w:rsidRDefault="002C23D5" w:rsidP="002C23D5">
      <w:r>
        <w:t>e</w:t>
      </w:r>
    </w:p>
    <w:p w14:paraId="026E6F43" w14:textId="43A54984"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5940AC31" w14:textId="77777777" w:rsidR="00E26838" w:rsidRDefault="00E26838" w:rsidP="003D6128"/>
    <w:p w14:paraId="0CF58C79" w14:textId="2EADB68B" w:rsidR="003D6128" w:rsidRDefault="002B561A" w:rsidP="003D6128">
      <w:r>
        <w:t xml:space="preserve">A faixa etária também é definida </w:t>
      </w:r>
      <w:r w:rsidR="00731691">
        <w:t>a partir d</w:t>
      </w:r>
      <w:r>
        <w:t>os critérios de inclusão dos indivíduos utilizados na avaliação do sistema de medição. Não é apresentada uma definição explícita do que são fatores de risco ou do conceito de cada domínio dos fatores de risco (comportamentais, socioeconômico</w:t>
      </w:r>
      <w:r w:rsidR="00731691">
        <w:t>s</w:t>
      </w:r>
      <w:r>
        <w:t xml:space="preserve"> e hereditário). Os elementos que compõe</w:t>
      </w:r>
      <w:r w:rsidR="000E2721">
        <w:t>m</w:t>
      </w:r>
      <w:r>
        <w:t xml:space="preserve"> os fatores de risco foram identificados a partir de uma revisão de literatura e experiência dos autores, não sendo apresentado um critério objetivo para determina-</w:t>
      </w:r>
      <w:r>
        <w:lastRenderedPageBreak/>
        <w:t>los. A</w:t>
      </w:r>
      <w:r w:rsidR="000E2721">
        <w:t>inda a</w:t>
      </w:r>
      <w:r>
        <w:t xml:space="preserve">ssim, </w:t>
      </w:r>
      <w:r w:rsidR="000E2721">
        <w:t>compreende-se</w:t>
      </w:r>
      <w:r>
        <w:t xml:space="preserve"> que esses elementos tenham sua determinação </w:t>
      </w:r>
      <w:r w:rsidR="00FE7067">
        <w:t xml:space="preserve">a partir da relação </w:t>
      </w:r>
      <w:r>
        <w:t>com a dor nas costa</w:t>
      </w:r>
      <w:r w:rsidR="00FE7067">
        <w:t>s e a dor no pescoço.</w:t>
      </w:r>
    </w:p>
    <w:p w14:paraId="138679BC" w14:textId="765EB0DF" w:rsidR="001C2EA1" w:rsidRPr="003D6128" w:rsidRDefault="001C2EA1" w:rsidP="003D6128">
      <w:r>
        <w:t>Uma outra forma</w:t>
      </w:r>
      <w:r w:rsidR="00D24871">
        <w:t xml:space="preserve"> apresentada</w:t>
      </w:r>
      <w:r>
        <w:t xml:space="preserve"> de defini</w:t>
      </w:r>
      <w:r w:rsidR="00D24871">
        <w:t>ção</w:t>
      </w:r>
      <w:r>
        <w:t xml:space="preserve"> </w:t>
      </w:r>
      <w:r w:rsidR="00D24871">
        <w:t>d</w:t>
      </w:r>
      <w:r>
        <w:t>o conceito é a partir da sua avaliação científica</w:t>
      </w:r>
      <w:r w:rsidR="00CF043C">
        <w:t xml:space="preserve"> </w:t>
      </w:r>
      <w:r>
        <w:t xml:space="preserve">o que </w:t>
      </w:r>
      <w:r w:rsidR="00D24871">
        <w:t>foi</w:t>
      </w:r>
      <w:r>
        <w:t xml:space="preserve">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verificação das 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1A30D2C4" w:rsidR="002B5678" w:rsidRDefault="002B5678" w:rsidP="002B5678">
      <w:r>
        <w:t xml:space="preserve">Considerando apenas os itens relativos aos hábitos posturais no BackPEI,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w:t>
      </w:r>
      <w:r w:rsidR="00CF043C">
        <w:t xml:space="preserve"> sistema</w:t>
      </w:r>
      <w:r>
        <w:t xml:space="preserve"> </w:t>
      </w:r>
      <w:proofErr w:type="spellStart"/>
      <w:r>
        <w:t>LADy</w:t>
      </w:r>
      <w:proofErr w:type="spellEnd"/>
      <w:r>
        <w:t xml:space="preserve">. </w:t>
      </w:r>
      <w:r w:rsidR="00BB24E0">
        <w:t xml:space="preserve">De modo semelhante, </w:t>
      </w:r>
      <w:proofErr w:type="spellStart"/>
      <w:r w:rsidR="00BB24E0">
        <w:t>Gök</w:t>
      </w:r>
      <w:r w:rsidR="00BB24E0" w:rsidRPr="001C2EA1">
        <w:rPr>
          <w:rFonts w:cs="Arial"/>
          <w:kern w:val="0"/>
        </w:rPr>
        <w:t>ş</w:t>
      </w:r>
      <w:r w:rsidR="00BB24E0">
        <w:rPr>
          <w:rFonts w:cs="Arial"/>
          <w:kern w:val="0"/>
        </w:rPr>
        <w:t>en</w:t>
      </w:r>
      <w:proofErr w:type="spellEnd"/>
      <w:r w:rsidR="00BB24E0">
        <w:rPr>
          <w:rFonts w:cs="Arial"/>
          <w:kern w:val="0"/>
        </w:rPr>
        <w:t xml:space="preserve">, </w:t>
      </w:r>
      <w:proofErr w:type="spellStart"/>
      <w:r w:rsidR="00BB24E0">
        <w:rPr>
          <w:rFonts w:cs="Arial"/>
          <w:kern w:val="0"/>
        </w:rPr>
        <w:t>Kocaman</w:t>
      </w:r>
      <w:proofErr w:type="spellEnd"/>
      <w:r w:rsidR="00BB24E0">
        <w:rPr>
          <w:rFonts w:cs="Arial"/>
          <w:kern w:val="0"/>
        </w:rPr>
        <w:t xml:space="preserve"> e </w:t>
      </w:r>
      <w:proofErr w:type="spellStart"/>
      <w:r w:rsidR="00BB24E0" w:rsidRPr="00BB24E0">
        <w:rPr>
          <w:rFonts w:cs="Arial"/>
          <w:kern w:val="0"/>
        </w:rPr>
        <w:t>Yıldırım</w:t>
      </w:r>
      <w:proofErr w:type="spellEnd"/>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BackPEI e o MHQ, um sistema de medição que mede conceitos semelhantes ao BackPEI entre pacientes com hérnia de disco</w:t>
      </w:r>
      <w:r w:rsidR="00CF043C">
        <w:rPr>
          <w:rFonts w:cs="Arial"/>
          <w:kern w:val="0"/>
        </w:rPr>
        <w:t xml:space="preserve"> </w:t>
      </w:r>
      <w:proofErr w:type="spellStart"/>
      <w:r w:rsidR="0006037C">
        <w:rPr>
          <w:rFonts w:cs="Arial"/>
          <w:kern w:val="0"/>
        </w:rPr>
        <w:t>de</w:t>
      </w:r>
      <w:r w:rsidR="00CF043C">
        <w:rPr>
          <w:rFonts w:cs="Arial"/>
          <w:kern w:val="0"/>
        </w:rPr>
        <w:t>mo</w:t>
      </w:r>
      <w:r w:rsidR="0006037C">
        <w:rPr>
          <w:rFonts w:cs="Arial"/>
          <w:kern w:val="0"/>
        </w:rPr>
        <w:t>n</w:t>
      </w:r>
      <w:r w:rsidR="00CF043C">
        <w:rPr>
          <w:rFonts w:cs="Arial"/>
          <w:kern w:val="0"/>
        </w:rPr>
        <w:t>stra</w:t>
      </w:r>
      <w:r w:rsidR="0006037C">
        <w:rPr>
          <w:rFonts w:cs="Arial"/>
          <w:kern w:val="0"/>
        </w:rPr>
        <w:t>bdo</w:t>
      </w:r>
      <w:proofErr w:type="spellEnd"/>
      <w:r w:rsidR="00CF043C">
        <w:rPr>
          <w:rFonts w:cs="Arial"/>
          <w:kern w:val="0"/>
        </w:rPr>
        <w:t xml:space="preserve"> </w:t>
      </w:r>
      <w:r w:rsidR="00BB24E0">
        <w:rPr>
          <w:rFonts w:cs="Arial"/>
          <w:kern w:val="0"/>
        </w:rPr>
        <w:t xml:space="preserve">que há uma proximidade conceitual entre os objetos de medição de ambos os sistemas. </w:t>
      </w:r>
    </w:p>
    <w:p w14:paraId="1F7B5AE9" w14:textId="6CDAF660" w:rsidR="002B5678" w:rsidRDefault="002B5678" w:rsidP="002B5678">
      <w:pPr>
        <w:rPr>
          <w:rFonts w:cs="Arial"/>
          <w:kern w:val="0"/>
        </w:rPr>
      </w:pPr>
      <w:r>
        <w:t xml:space="preserve">Uma forma de verificar a correspondência dos itens de um questionário às dimensões apresentadas na caracterização é através da Análise Fatorial. A aplicação deste método foi relatada na metodologia de </w:t>
      </w:r>
      <w:proofErr w:type="spellStart"/>
      <w:r>
        <w:t>Gençba</w:t>
      </w:r>
      <w:r w:rsidRPr="001C2EA1">
        <w:rPr>
          <w:rFonts w:cs="Arial"/>
          <w:kern w:val="0"/>
        </w:rPr>
        <w:t>ş</w:t>
      </w:r>
      <w:proofErr w:type="spellEnd"/>
      <w:r>
        <w:rPr>
          <w:rFonts w:cs="Arial"/>
          <w:kern w:val="0"/>
        </w:rPr>
        <w:t xml:space="preserve"> e </w:t>
      </w:r>
      <w:proofErr w:type="spellStart"/>
      <w:r>
        <w:rPr>
          <w:rFonts w:cs="Arial"/>
          <w:kern w:val="0"/>
        </w:rPr>
        <w:t>Bebi</w:t>
      </w:r>
      <w:r w:rsidRPr="001C2EA1">
        <w:rPr>
          <w:rFonts w:cs="Arial"/>
          <w:kern w:val="0"/>
        </w:rPr>
        <w:t>ş</w:t>
      </w:r>
      <w:proofErr w:type="spellEnd"/>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BackPEI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crianças </w:t>
      </w:r>
      <w:r w:rsidR="00BB24E0">
        <w:rPr>
          <w:rFonts w:cs="Arial"/>
          <w:kern w:val="0"/>
        </w:rPr>
        <w:t xml:space="preserve">e possui 5 dimensões, definidas a partir da caracterização: habilidades, autoeficácia, conhecimento, crenças de expectativa e comportamento. Após uma análise fatorial confirmatória é apontada a partir de medidas estatísticas como o CFI, AVE e alfa de </w:t>
      </w:r>
      <w:proofErr w:type="spellStart"/>
      <w:r w:rsidR="00BB24E0">
        <w:rPr>
          <w:rFonts w:cs="Arial"/>
          <w:kern w:val="0"/>
        </w:rPr>
        <w:t>Cronbach</w:t>
      </w:r>
      <w:proofErr w:type="spellEnd"/>
      <w:r w:rsidR="00BB24E0">
        <w:rPr>
          <w:rFonts w:cs="Arial"/>
          <w:kern w:val="0"/>
        </w:rPr>
        <w:t xml:space="preserve"> que cada grupo de itens corresponde a uma das dimensões, e apenas a ela, conforme </w:t>
      </w:r>
      <w:r w:rsidR="002D3870">
        <w:rPr>
          <w:rFonts w:cs="Arial"/>
          <w:kern w:val="0"/>
        </w:rPr>
        <w:t>havia sido</w:t>
      </w:r>
      <w:r w:rsidR="00BB24E0">
        <w:rPr>
          <w:rFonts w:cs="Arial"/>
          <w:kern w:val="0"/>
        </w:rPr>
        <w:t xml:space="preserve"> </w:t>
      </w:r>
      <w:r w:rsidR="002D3870">
        <w:rPr>
          <w:rFonts w:cs="Arial"/>
          <w:kern w:val="0"/>
        </w:rPr>
        <w:t>caracterizado</w:t>
      </w:r>
      <w:r w:rsidR="00BB24E0">
        <w:rPr>
          <w:rFonts w:cs="Arial"/>
          <w:kern w:val="0"/>
        </w:rPr>
        <w:t>.</w:t>
      </w:r>
    </w:p>
    <w:p w14:paraId="718C5D06" w14:textId="2BCAED9F" w:rsidR="000A3994" w:rsidRDefault="00AF673C" w:rsidP="00823908">
      <w:r>
        <w:t>As mudanças mais notáveis n</w:t>
      </w:r>
      <w:r w:rsidR="00D46684">
        <w:t xml:space="preserve">a caracterização </w:t>
      </w:r>
      <w:r>
        <w:t xml:space="preserve">ao longo dos 10 anos de BackPEI foram a inclusão da dor no pescoço </w:t>
      </w:r>
      <w:r w:rsidR="002D3870">
        <w:t xml:space="preserve">e seus fatores de risco relacionados </w:t>
      </w:r>
      <w:r>
        <w:t>dentro do</w:t>
      </w:r>
      <w:r w:rsidR="00D46684">
        <w:t>s</w:t>
      </w:r>
      <w:r>
        <w:t xml:space="preserve"> </w:t>
      </w:r>
      <w:r w:rsidR="00D46684">
        <w:t xml:space="preserve">conceitos </w:t>
      </w:r>
      <w:r w:rsidR="002D3870">
        <w:t>abrangidos</w:t>
      </w:r>
      <w:r>
        <w:t xml:space="preserve"> </w:t>
      </w:r>
      <w:r w:rsidR="00D46684">
        <w:t>pelo sistema de medição</w:t>
      </w:r>
      <w:r>
        <w:t xml:space="preserve">, especialmente os </w:t>
      </w:r>
      <w:r w:rsidR="002D3870">
        <w:t>fatores relativos</w:t>
      </w:r>
      <w:r>
        <w:t xml:space="preserve"> ao uso de dispositivos móveis. </w:t>
      </w:r>
      <w:r w:rsidR="00D46684">
        <w:t xml:space="preserve">A ampliação da caracterização foi realizada intencionalmente por parte da equipe </w:t>
      </w:r>
      <w:r w:rsidR="00765ABF">
        <w:t xml:space="preserve">de </w:t>
      </w:r>
      <w:r w:rsidR="00D46684">
        <w:t xml:space="preserve">desenvolvimento. O BackPEI sempre teve como um dos seus principais propósitos ser um sistema de medição abrangente, </w:t>
      </w:r>
      <w:r w:rsidR="00765ABF">
        <w:t xml:space="preserve">ou seja, </w:t>
      </w:r>
      <w:r w:rsidR="00D46684">
        <w:t xml:space="preserve">permitir a avaliação de vários conceitos através de um único questionário, o que </w:t>
      </w:r>
      <w:r w:rsidR="00D46684">
        <w:lastRenderedPageBreak/>
        <w:t>explica a inclusão de uma região a mais na avaliação da dor. Quanto aos fatores de risco relacionados ao uso de dispositivos móveis</w:t>
      </w:r>
      <w:r w:rsidR="002D3870">
        <w:t>,</w:t>
      </w:r>
      <w:r w:rsidR="00D46684">
        <w:t xml:space="preserve"> a sua inclusão se justifica pela associação com a dor no pescoço. Entretanto, também merece destaque a alteração dos hábitos posturais da população com a expansão do uso de dispositivos móveis. Assim, hábitos que eram menos frequentes em 2013, como utilizar um celular na cama, passaram a ser mais presentes 10 anos depois. </w:t>
      </w:r>
      <w:r w:rsidR="002D3870">
        <w:t>Portanto</w:t>
      </w:r>
      <w:r w:rsidR="00D46684">
        <w:t xml:space="preserve">, uma mudança cultural decorrente do avanço tecnológico determina um novo fator de risco que não merecia atenção anteriormente o que reflete em alterações de itens do questionário e inserção de novas questões. </w:t>
      </w:r>
    </w:p>
    <w:p w14:paraId="672B53F1" w14:textId="6CA3E6E0"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w:t>
      </w:r>
      <w:r w:rsidR="002D3870">
        <w:t>r</w:t>
      </w:r>
      <w:r>
        <w:t xml:space="preserve">elevante 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r>
        <w:t>Representação</w:t>
      </w:r>
    </w:p>
    <w:p w14:paraId="292A22A5" w14:textId="5C6185D8" w:rsidR="00DF6AE8" w:rsidRDefault="00DF6AE8" w:rsidP="00DF6AE8">
      <w:r>
        <w:t xml:space="preserve">Cada aspecto da caracterização corresponde a um item do questionário. As medidas da intensidade da dor nas costas e da dor no pescoço são expressas em centímetros, variando entre 0cm e 10cm. Deste modo, 0cm corresponde a nenhuma dor enquanto uma dor de 10cm é a pior que o indivíduo pode imaginar. </w:t>
      </w:r>
    </w:p>
    <w:p w14:paraId="1B36B7B4" w14:textId="22E76FAA" w:rsidR="00204E4C" w:rsidRDefault="00DF6AE8" w:rsidP="00204E4C">
      <w:r>
        <w:t>Os demais aspectos têm su</w:t>
      </w:r>
      <w:r w:rsidR="00623A68">
        <w:t>as representações possíveis colocadas como alternativas</w:t>
      </w:r>
      <w:r>
        <w:t xml:space="preserve"> no item correspondente</w:t>
      </w:r>
      <w:r w:rsidR="00623A68">
        <w:t xml:space="preserve"> e aquele que responde ao questionário deve escolher uma dessas</w:t>
      </w:r>
      <w:r w:rsidR="00CF043C">
        <w:t xml:space="preserve"> alternativas</w:t>
      </w:r>
      <w:r w:rsidR="00623A68">
        <w:t xml:space="preserve">. </w:t>
      </w:r>
      <w:r>
        <w:t>Alguns itens possuem como representações “sim” e “não”: prática de atividade física; prática de esporte competitivo; e envolvimento em acidente de carro. De modo similar os itens relativos a ler e/ou estudar (ou usar dispositivos móveis) na cama</w:t>
      </w:r>
      <w:r w:rsidR="007F2522">
        <w:t xml:space="preserve"> possuem as representações “sim”, “não” e “às vezes.</w:t>
      </w:r>
      <w:r w:rsidR="00623A68">
        <w:t xml:space="preserve"> </w:t>
      </w:r>
      <w:r w:rsidR="007F2522">
        <w:t>T</w:t>
      </w:r>
      <w:r w:rsidR="00623A68">
        <w:t>odos os</w:t>
      </w:r>
      <w:r w:rsidR="007F2522">
        <w:t xml:space="preserve"> demais</w:t>
      </w:r>
      <w:r w:rsidR="00623A68">
        <w:t xml:space="preserve"> itens do questionário possuem como uma de suas alternativas o “não sei responder” ou equivalente (e.g. </w:t>
      </w:r>
      <w:r w:rsidR="00D85AC7">
        <w:t>“</w:t>
      </w:r>
      <w:r w:rsidR="00623A68">
        <w:t>depende do dia</w:t>
      </w:r>
      <w:r w:rsidR="00D85AC7">
        <w:t>”</w:t>
      </w:r>
      <w:r w:rsidR="00623A68">
        <w:t xml:space="preserve"> </w:t>
      </w:r>
      <w:r w:rsidR="00D85AC7">
        <w:t>e</w:t>
      </w:r>
      <w:r w:rsidR="00623A68">
        <w:t xml:space="preserve"> </w:t>
      </w:r>
      <w:r w:rsidR="00D85AC7">
        <w:t>“</w:t>
      </w:r>
      <w:r w:rsidR="00623A68">
        <w:t>outro modo</w:t>
      </w:r>
      <w:r w:rsidR="00D85AC7">
        <w:t>”</w:t>
      </w:r>
      <w:r w:rsidR="00623A68">
        <w:t xml:space="preserve">). </w:t>
      </w:r>
      <w:r w:rsidR="007F2522">
        <w:t>Alguns destes apresentam nas demais alternativas representações relativas a frequências (</w:t>
      </w:r>
      <w:r w:rsidR="007F2522">
        <w:fldChar w:fldCharType="begin"/>
      </w:r>
      <w:r w:rsidR="007F2522">
        <w:instrText xml:space="preserve"> REF _Ref197680962 \h </w:instrText>
      </w:r>
      <w:r w:rsidR="007F2522">
        <w:fldChar w:fldCharType="separate"/>
      </w:r>
      <w:r w:rsidR="007F2522">
        <w:t xml:space="preserve">Figura </w:t>
      </w:r>
      <w:r w:rsidR="007F2522">
        <w:rPr>
          <w:noProof/>
        </w:rPr>
        <w:t>3</w:t>
      </w:r>
      <w:r w:rsidR="007F2522">
        <w:fldChar w:fldCharType="end"/>
      </w:r>
      <w:r w:rsidR="007F2522">
        <w:t xml:space="preserve">): frequência de atividade física; tempo assistindo TV; tempo utilizando computador; tempo utilizando dispositivos móveis; tempo de sono; escolaridade da mãe; escolaridade do pai; frequência de dor nas costas; frequência de dor no pescoço. Os demais </w:t>
      </w:r>
      <w:r w:rsidR="00CF043C">
        <w:t>itens</w:t>
      </w:r>
      <w:r w:rsidR="007F2522">
        <w:t xml:space="preserve"> possuem </w:t>
      </w:r>
      <w:r w:rsidR="00220DF0">
        <w:t xml:space="preserve">diferentes categorias como opções de representação: todos os </w:t>
      </w:r>
      <w:r w:rsidR="00220DF0">
        <w:lastRenderedPageBreak/>
        <w:t>itens relativos a</w:t>
      </w:r>
      <w:r w:rsidR="005A68DB">
        <w:t>os</w:t>
      </w:r>
      <w:r w:rsidR="00220DF0">
        <w:t xml:space="preserve"> hábitos posturais</w:t>
      </w:r>
      <w:r w:rsidR="00D85AC7">
        <w:t>,</w:t>
      </w:r>
      <w:r w:rsidR="005A68DB">
        <w:t xml:space="preserve"> à presença de dor (nas costas, no pescoço e nos pais)</w:t>
      </w:r>
      <w:r w:rsidR="00D85AC7">
        <w:t>,</w:t>
      </w:r>
      <w:r w:rsidR="005A68DB">
        <w:t xml:space="preserve"> à incapacidade devido à dor; e</w:t>
      </w:r>
      <w:r w:rsidR="00220DF0">
        <w:t xml:space="preserve"> </w:t>
      </w:r>
      <w:r w:rsidR="0030456F">
        <w:t>o modo de carregar os materiais escolares</w:t>
      </w:r>
      <w:r w:rsidR="005A68DB">
        <w:t>.</w:t>
      </w:r>
    </w:p>
    <w:p w14:paraId="2072D78F" w14:textId="77777777" w:rsidR="0072498C" w:rsidRPr="00204E4C" w:rsidRDefault="0072498C" w:rsidP="0072498C">
      <w:pPr>
        <w:pStyle w:val="Legenda"/>
      </w:pPr>
      <w:bookmarkStart w:id="6" w:name="_Ref197680962"/>
      <w:r>
        <w:t xml:space="preserve">Figura </w:t>
      </w:r>
      <w:r>
        <w:fldChar w:fldCharType="begin"/>
      </w:r>
      <w:r>
        <w:instrText xml:space="preserve"> SEQ Figura \* ARABIC </w:instrText>
      </w:r>
      <w:r>
        <w:fldChar w:fldCharType="separate"/>
      </w:r>
      <w:r>
        <w:rPr>
          <w:noProof/>
        </w:rPr>
        <w:t>3</w:t>
      </w:r>
      <w:r>
        <w:rPr>
          <w:noProof/>
        </w:rPr>
        <w:fldChar w:fldCharType="end"/>
      </w:r>
      <w:bookmarkEnd w:id="6"/>
      <w:r>
        <w:t xml:space="preserve"> - Exemplo de item com frequências como alternativa</w:t>
      </w:r>
    </w:p>
    <w:p w14:paraId="2F1665DA" w14:textId="77777777" w:rsidR="007F2522" w:rsidRDefault="007F2522" w:rsidP="0072498C">
      <w:pPr>
        <w:keepNext/>
        <w:spacing w:after="240"/>
        <w:ind w:firstLine="0"/>
        <w:jc w:val="center"/>
      </w:pPr>
      <w:r w:rsidRPr="007F2522">
        <w:rPr>
          <w:noProof/>
        </w:rPr>
        <w:drawing>
          <wp:inline distT="0" distB="0" distL="0" distR="0" wp14:anchorId="5C6B9F6D" wp14:editId="1F710E9D">
            <wp:extent cx="5760085" cy="5003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085" cy="500380"/>
                    </a:xfrm>
                    <a:prstGeom prst="rect">
                      <a:avLst/>
                    </a:prstGeom>
                  </pic:spPr>
                </pic:pic>
              </a:graphicData>
            </a:graphic>
          </wp:inline>
        </w:drawing>
      </w:r>
    </w:p>
    <w:p w14:paraId="426AB172" w14:textId="7814DA61" w:rsidR="006621C5" w:rsidRDefault="006621C5" w:rsidP="006621C5">
      <w:r>
        <w:t xml:space="preserve">Outra forma de se representar os conceitos do BackPEI é atribuir uma das alternativas como a adequada e as demais como inadequadas, fornecendo uma representação dicotômica. Essa alternativa é utilizada por Antoniolli e colaboradores </w:t>
      </w:r>
      <w:r>
        <w:fldChar w:fldCharType="begin"/>
      </w:r>
      <w:r>
        <w:instrText xml:space="preserve"> ADDIN ZOTERO_ITEM CSL_CITATION {"citationID":"yUfiil3r","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6621C5">
        <w:rPr>
          <w:rFonts w:cs="Arial"/>
        </w:rPr>
        <w:t>(2015)</w:t>
      </w:r>
      <w:r>
        <w:fldChar w:fldCharType="end"/>
      </w:r>
      <w:r>
        <w:t xml:space="preserve"> para avaliar a concordância do BackPEI com o </w:t>
      </w:r>
      <w:proofErr w:type="spellStart"/>
      <w:r>
        <w:t>LADy</w:t>
      </w:r>
      <w:proofErr w:type="spellEnd"/>
      <w:r>
        <w:t xml:space="preserve"> e, embora os autores </w:t>
      </w:r>
      <w:r w:rsidR="00D85AC7">
        <w:t xml:space="preserve">tenham </w:t>
      </w:r>
      <w:r>
        <w:t>utiliza</w:t>
      </w:r>
      <w:r w:rsidR="00D85AC7">
        <w:t>do</w:t>
      </w:r>
      <w:r>
        <w:t xml:space="preserve"> apenas os hábitos posturais em seu estudo, é facilmente adaptável aos demais fatores de risco.</w:t>
      </w:r>
    </w:p>
    <w:p w14:paraId="707BB274" w14:textId="5CD9140C" w:rsidR="00A57207" w:rsidRDefault="00A57207" w:rsidP="006621C5">
      <w:r>
        <w:t>Por fim, a versão original do BackPEI em português, sua tradução para o inglês</w:t>
      </w:r>
      <w:r w:rsidR="000F42A8">
        <w:t xml:space="preserve"> </w:t>
      </w:r>
      <w:r w:rsidR="000F42A8">
        <w:fldChar w:fldCharType="begin"/>
      </w:r>
      <w:r w:rsidR="000F42A8">
        <w:instrText xml:space="preserve"> ADDIN ZOTERO_ITEM CSL_CITATION {"citationID":"1htg1pjF","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0F42A8">
        <w:fldChar w:fldCharType="separate"/>
      </w:r>
      <w:r w:rsidR="000F42A8" w:rsidRPr="000F42A8">
        <w:rPr>
          <w:rFonts w:cs="Arial"/>
          <w:kern w:val="0"/>
        </w:rPr>
        <w:t xml:space="preserve">(Noll </w:t>
      </w:r>
      <w:r w:rsidR="000F42A8" w:rsidRPr="000F42A8">
        <w:rPr>
          <w:rFonts w:cs="Arial"/>
          <w:i/>
          <w:iCs/>
          <w:kern w:val="0"/>
        </w:rPr>
        <w:t>et al.</w:t>
      </w:r>
      <w:r w:rsidR="000F42A8" w:rsidRPr="000F42A8">
        <w:rPr>
          <w:rFonts w:cs="Arial"/>
          <w:kern w:val="0"/>
        </w:rPr>
        <w:t>, 2013a)</w:t>
      </w:r>
      <w:r w:rsidR="000F42A8">
        <w:fldChar w:fldCharType="end"/>
      </w:r>
      <w:r>
        <w:t xml:space="preserve">, </w:t>
      </w:r>
      <w:r w:rsidR="000F42A8">
        <w:t xml:space="preserve">a </w:t>
      </w:r>
      <w:r>
        <w:t>versão em turco</w:t>
      </w:r>
      <w:r w:rsidR="000F42A8">
        <w:t xml:space="preserve"> </w:t>
      </w:r>
      <w:r w:rsidR="000F42A8">
        <w:fldChar w:fldCharType="begin"/>
      </w:r>
      <w:r w:rsidR="000F42A8">
        <w:instrText xml:space="preserve"> ADDIN ZOTERO_ITEM CSL_CITATION {"citationID":"dvcyg6QW","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0F42A8">
        <w:fldChar w:fldCharType="separate"/>
      </w:r>
      <w:r w:rsidR="000F42A8" w:rsidRPr="000F42A8">
        <w:rPr>
          <w:rFonts w:cs="Arial"/>
          <w:kern w:val="0"/>
        </w:rPr>
        <w:t>(Gençbaş; Bebiş, 2019)</w:t>
      </w:r>
      <w:r w:rsidR="000F42A8">
        <w:fldChar w:fldCharType="end"/>
      </w:r>
      <w:r w:rsidR="00C97C1A">
        <w:t>,</w:t>
      </w:r>
      <w:r>
        <w:t xml:space="preserve"> a versão em espanhol</w:t>
      </w:r>
      <w:r w:rsidR="00C97C1A">
        <w:t xml:space="preserve"> </w:t>
      </w:r>
      <w:r w:rsidR="000F42A8">
        <w:fldChar w:fldCharType="begin"/>
      </w:r>
      <w:r w:rsidR="000F42A8">
        <w:instrText xml:space="preserve"> ADDIN ZOTERO_ITEM CSL_CITATION {"citationID":"aCCoRxeT","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0F42A8">
        <w:fldChar w:fldCharType="separate"/>
      </w:r>
      <w:r w:rsidR="000F42A8" w:rsidRPr="000F42A8">
        <w:rPr>
          <w:rFonts w:cs="Arial"/>
          <w:kern w:val="0"/>
        </w:rPr>
        <w:t xml:space="preserve">(Miñana-Signes </w:t>
      </w:r>
      <w:r w:rsidR="000F42A8" w:rsidRPr="000F42A8">
        <w:rPr>
          <w:rFonts w:cs="Arial"/>
          <w:i/>
          <w:iCs/>
          <w:kern w:val="0"/>
        </w:rPr>
        <w:t>et al.</w:t>
      </w:r>
      <w:r w:rsidR="000F42A8" w:rsidRPr="000F42A8">
        <w:rPr>
          <w:rFonts w:cs="Arial"/>
          <w:kern w:val="0"/>
        </w:rPr>
        <w:t>, 2021)</w:t>
      </w:r>
      <w:r w:rsidR="000F42A8">
        <w:fldChar w:fldCharType="end"/>
      </w:r>
      <w:r w:rsidR="000F42A8">
        <w:t xml:space="preserve"> </w:t>
      </w:r>
      <w:r w:rsidR="00C97C1A">
        <w:t>e a primeira versão do BackPEI-A</w:t>
      </w:r>
      <w:r w:rsidR="000F42A8">
        <w:t xml:space="preserve"> </w:t>
      </w:r>
      <w:r w:rsidR="000F42A8">
        <w:fldChar w:fldCharType="begin"/>
      </w:r>
      <w:r w:rsidR="000F42A8">
        <w:instrText xml:space="preserve"> ADDIN ZOTERO_ITEM CSL_CITATION {"citationID":"9ZWNaN1j","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t xml:space="preserve"> possuem um sistema de pontuação que atribui uma representação para o conjunto dos fatores de risco.</w:t>
      </w:r>
      <w:r w:rsidR="00C97C1A">
        <w:t xml:space="preserve"> É uma escala discreta na qual quanto maior o valor, menor a exposição a fatores de risco. Essa escala vai de 0 a 10 nos sistemas de medição para adultos</w:t>
      </w:r>
      <w:r w:rsidR="000F42A8">
        <w:t xml:space="preserve"> </w:t>
      </w:r>
      <w:r w:rsidR="000F42A8">
        <w:fldChar w:fldCharType="begin"/>
      </w:r>
      <w:r w:rsidR="000F42A8">
        <w:instrText xml:space="preserve"> ADDIN ZOTERO_ITEM CSL_CITATION {"citationID":"h0ewePu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rsidR="00C97C1A">
        <w:t xml:space="preserve"> e de 0 a 16 naqueles para crianças e adolescentes em idade escolar</w:t>
      </w:r>
      <w:r w:rsidR="000F42A8">
        <w:t xml:space="preserve"> </w:t>
      </w:r>
      <w:r w:rsidR="000F42A8">
        <w:fldChar w:fldCharType="begin"/>
      </w:r>
      <w:r w:rsidR="000F42A8">
        <w:instrText xml:space="preserve"> ADDIN ZOTERO_ITEM CSL_CITATION {"citationID":"JoYkMqex","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rsidR="000F42A8">
        <w:fldChar w:fldCharType="separate"/>
      </w:r>
      <w:r w:rsidR="000F42A8" w:rsidRPr="000F42A8">
        <w:rPr>
          <w:rFonts w:cs="Arial"/>
          <w:kern w:val="0"/>
        </w:rPr>
        <w:t xml:space="preserve">(Pivotto </w:t>
      </w:r>
      <w:r w:rsidR="000F42A8" w:rsidRPr="000F42A8">
        <w:rPr>
          <w:rFonts w:cs="Arial"/>
          <w:i/>
          <w:iCs/>
          <w:kern w:val="0"/>
        </w:rPr>
        <w:t>et al.</w:t>
      </w:r>
      <w:r w:rsidR="000F42A8" w:rsidRPr="000F42A8">
        <w:rPr>
          <w:rFonts w:cs="Arial"/>
          <w:kern w:val="0"/>
        </w:rPr>
        <w:t>, 2018)</w:t>
      </w:r>
      <w:r w:rsidR="000F42A8">
        <w:fldChar w:fldCharType="end"/>
      </w:r>
      <w:r w:rsidR="00C97C1A">
        <w:t>.</w:t>
      </w:r>
      <w:r w:rsidR="00CC4622">
        <w:t xml:space="preserve"> Entretanto, não foi feita publicação sobre a atualização desse sistema de pontuação para as versões recentes do BackPEI-A e </w:t>
      </w:r>
      <w:proofErr w:type="spellStart"/>
      <w:r w:rsidR="00CC4622">
        <w:t>BackPEI-CA</w:t>
      </w:r>
      <w:proofErr w:type="spellEnd"/>
      <w:r w:rsidR="00D85AC7">
        <w:t>,</w:t>
      </w:r>
      <w:r w:rsidR="00CC4622">
        <w:t xml:space="preserve"> que consideram a dor no pescoço e o uso de dispositivos móveis</w:t>
      </w:r>
      <w:r w:rsidR="00D85AC7">
        <w:t xml:space="preserve"> </w:t>
      </w:r>
      <w:r w:rsidR="00D85AC7">
        <w:fldChar w:fldCharType="begin"/>
      </w:r>
      <w:r w:rsidR="00D85AC7">
        <w:instrText xml:space="preserve"> ADDIN ZOTERO_ITEM CSL_CITATION {"citationID":"1BBzs67u","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D85AC7">
        <w:fldChar w:fldCharType="separate"/>
      </w:r>
      <w:r w:rsidR="00D85AC7" w:rsidRPr="00D85AC7">
        <w:rPr>
          <w:rFonts w:cs="Arial"/>
          <w:kern w:val="0"/>
        </w:rPr>
        <w:t xml:space="preserve">(Candotti </w:t>
      </w:r>
      <w:r w:rsidR="00D85AC7" w:rsidRPr="00D85AC7">
        <w:rPr>
          <w:rFonts w:cs="Arial"/>
          <w:i/>
          <w:iCs/>
          <w:kern w:val="0"/>
        </w:rPr>
        <w:t>et al.</w:t>
      </w:r>
      <w:r w:rsidR="00D85AC7" w:rsidRPr="00D85AC7">
        <w:rPr>
          <w:rFonts w:cs="Arial"/>
          <w:kern w:val="0"/>
        </w:rPr>
        <w:t xml:space="preserve">, 2023; Da Rosa </w:t>
      </w:r>
      <w:r w:rsidR="00D85AC7" w:rsidRPr="00D85AC7">
        <w:rPr>
          <w:rFonts w:cs="Arial"/>
          <w:i/>
          <w:iCs/>
          <w:kern w:val="0"/>
        </w:rPr>
        <w:t>et al.</w:t>
      </w:r>
      <w:r w:rsidR="00D85AC7" w:rsidRPr="00D85AC7">
        <w:rPr>
          <w:rFonts w:cs="Arial"/>
          <w:kern w:val="0"/>
        </w:rPr>
        <w:t>, 2022)</w:t>
      </w:r>
      <w:r w:rsidR="00D85AC7">
        <w:fldChar w:fldCharType="end"/>
      </w:r>
      <w:r w:rsidR="00CC4622">
        <w:t>.</w:t>
      </w:r>
    </w:p>
    <w:p w14:paraId="2D17DC8D" w14:textId="23DFFA2A" w:rsidR="00650D4D" w:rsidRDefault="00070585" w:rsidP="00070585">
      <w:r>
        <w:t>Quanto aos tipos de escalas utilizados na representação do BackPEI</w:t>
      </w:r>
      <w:r w:rsidR="00D85AC7">
        <w:t>,</w:t>
      </w:r>
      <w:r>
        <w:t xml:space="preserve"> não é feit</w:t>
      </w:r>
      <w:r w:rsidR="00D85AC7">
        <w:t>a</w:t>
      </w:r>
      <w:r>
        <w:t xml:space="preserve"> nenhuma afirmação explícita. A exceção é a medição da intensidade de dor nas costas. Durante o desenvolvimento do BackPEI original, a primeira versão do questionário foi avaliada por um painel de especialistas que indicaram a alteração da medição da dor em centímetros para uma escala numérica discreta</w:t>
      </w:r>
      <w:r w:rsidR="00D85AC7">
        <w:t>:</w:t>
      </w:r>
      <w:r>
        <w:t xml:space="preserve"> “</w:t>
      </w:r>
      <w:r w:rsidR="00D85AC7">
        <w:t>o</w:t>
      </w:r>
      <w:r>
        <w:t xml:space="preserve">s especialistas sugeriram que uma escala numérica fosse incluída, o que transformaria a escala visual analógica em uma escala numérica de dor” </w:t>
      </w:r>
      <w:r>
        <w:fldChar w:fldCharType="begin"/>
      </w:r>
      <w:r>
        <w:instrText xml:space="preserve"> ADDIN ZOTERO_ITEM CSL_CITATION {"citationID":"dFcQkees","properties":{"formattedCitation":"(Noll {\\i{}et al.}, 2013a, p. 569)","plainCitation":"(Noll et al., 2013a, p. 569)","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locator":"569","label":"page"}],"schema":"https://github.com/citation-style-language/schema/raw/master/csl-citation.json"} </w:instrText>
      </w:r>
      <w:r>
        <w:fldChar w:fldCharType="separate"/>
      </w:r>
      <w:r w:rsidRPr="00070585">
        <w:rPr>
          <w:rFonts w:cs="Arial"/>
          <w:kern w:val="0"/>
        </w:rPr>
        <w:t xml:space="preserve">(Noll </w:t>
      </w:r>
      <w:r w:rsidRPr="00070585">
        <w:rPr>
          <w:rFonts w:cs="Arial"/>
          <w:i/>
          <w:iCs/>
          <w:kern w:val="0"/>
        </w:rPr>
        <w:t>et al.</w:t>
      </w:r>
      <w:r w:rsidRPr="00070585">
        <w:rPr>
          <w:rFonts w:cs="Arial"/>
          <w:kern w:val="0"/>
        </w:rPr>
        <w:t>, 2013a, p. 569)</w:t>
      </w:r>
      <w:r>
        <w:fldChar w:fldCharType="end"/>
      </w:r>
      <w:r>
        <w:t>.</w:t>
      </w:r>
      <w:r w:rsidR="00650D4D">
        <w:t xml:space="preserve"> Nota-se, portanto, uma intenção de que a intensidade da dor seja representada por uma escala contínua.</w:t>
      </w:r>
      <w:r>
        <w:t xml:space="preserve"> </w:t>
      </w:r>
    </w:p>
    <w:p w14:paraId="2187679A" w14:textId="171A8F01" w:rsidR="00303144" w:rsidRPr="00E26838" w:rsidRDefault="00650D4D" w:rsidP="00303144">
      <w:pPr>
        <w:rPr>
          <w:lang w:val="es-AR"/>
        </w:rPr>
      </w:pPr>
      <w:r>
        <w:lastRenderedPageBreak/>
        <w:t xml:space="preserve">Através das análises estatísticas aplicadas é possível notar que os autores consideram essa escala como, ao menos, intervalar. </w:t>
      </w:r>
      <w:r w:rsidR="00D85AC7">
        <w:t>Isso é percebido</w:t>
      </w:r>
      <w:r w:rsidR="00765ABF">
        <w:t>,</w:t>
      </w:r>
      <w:r w:rsidR="00D85AC7">
        <w:t xml:space="preserve"> pois</w:t>
      </w:r>
      <w:r w:rsidR="00765ABF">
        <w:t>,</w:t>
      </w:r>
      <w:r w:rsidR="00D85AC7">
        <w:t xml:space="preserve"> n</w:t>
      </w:r>
      <w:r w:rsidR="00765ABF">
        <w:t>as</w:t>
      </w:r>
      <w:r>
        <w:t xml:space="preserve"> </w:t>
      </w:r>
      <w:r w:rsidR="00765ABF">
        <w:t xml:space="preserve">avaliações </w:t>
      </w:r>
      <w:r>
        <w:t>de</w:t>
      </w:r>
      <w:r w:rsidR="00765ABF">
        <w:t xml:space="preserve"> confiabilidade</w:t>
      </w:r>
      <w:r>
        <w:t xml:space="preserve"> teste-reteste são aplicadas análises que não são adequadas a variáveis nominais ou ordinais como o coeficiente de correlação intraclasse e o erro padrão de estimativa</w:t>
      </w:r>
      <w:r w:rsidR="00303144">
        <w:t xml:space="preserve">. </w:t>
      </w:r>
      <w:r>
        <w:t xml:space="preserve">Para as demais representações é possível notar que são tratadas como nominais pelos autores </w:t>
      </w:r>
      <w:r w:rsidR="00D85AC7">
        <w:t>a</w:t>
      </w:r>
      <w:r>
        <w:t xml:space="preserve"> medida que n</w:t>
      </w:r>
      <w:r w:rsidR="00765ABF">
        <w:t>as avaliações de confiabilidade</w:t>
      </w:r>
      <w:r>
        <w:t xml:space="preserve"> teste-reteste são realizadas análises como o percentual de concordância e o</w:t>
      </w:r>
      <w:r w:rsidR="00303144">
        <w:t xml:space="preserve"> coeficiente de</w:t>
      </w:r>
      <w:r>
        <w:t xml:space="preserve"> </w:t>
      </w:r>
      <w:proofErr w:type="spellStart"/>
      <w:r>
        <w:t>kappa</w:t>
      </w:r>
      <w:proofErr w:type="spellEnd"/>
      <w:r w:rsidR="00765ABF">
        <w:t>, destinados a esse tipo de escala</w:t>
      </w:r>
      <w:r>
        <w:t xml:space="preserve"> </w:t>
      </w:r>
      <w:r w:rsidR="00303144">
        <w:fldChar w:fldCharType="begin"/>
      </w:r>
      <w:r w:rsidR="00303144">
        <w:instrText xml:space="preserve"> ADDIN ZOTERO_ITEM CSL_CITATION {"citationID":"g6eRRufw","properties":{"formattedCitation":"(Candotti {\\i{}et al.}, 2018, 2023; Da Rosa {\\i{}et al.}, 2022; Mi\\uc0\\u241{}ana-Signes {\\i{}et al.}, 2021; Noll {\\i{}et al.}, 2013a)","plainCitation":"(Candotti et al., 2018, 2023; Da Rosa et al., 2022;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303144" w:rsidRPr="00E26838">
        <w:rPr>
          <w:lang w:val="es-AR"/>
        </w:rPr>
        <w:instrText xml:space="preserve"> tested by applying the questionnaire to 260 primary schoolchildren, at two different times with a 7-day interval. Results The reproducibility data for the </w:instrText>
      </w:r>
      <w:r w:rsidR="00303144">
        <w:instrText>ﬁ</w:instrText>
      </w:r>
      <w:r w:rsidR="00303144" w:rsidRPr="00E26838">
        <w:rPr>
          <w:lang w:val="es-AR"/>
        </w:rPr>
        <w:instrText>rst 20 questions, analyzed using the kappa (k) coef</w:instrText>
      </w:r>
      <w:r w:rsidR="00303144">
        <w:instrText>ﬁ</w:instrText>
      </w:r>
      <w:r w:rsidR="00303144" w:rsidRPr="00E26838">
        <w:rPr>
          <w:lang w:val="es-AR"/>
        </w:rPr>
        <w:instrText>cient, were classi</w:instrText>
      </w:r>
      <w:r w:rsidR="00303144">
        <w:instrText>ﬁ</w:instrText>
      </w:r>
      <w:r w:rsidR="00303144" w:rsidRPr="00E26838">
        <w:rPr>
          <w:lang w:val="es-AR"/>
        </w:rPr>
        <w:instrText>ed as ‘‘very good’’ (k [ 0.8) or ‘‘good’’ (0.6 \\ k B 0.8). The reproducibility data for the pain intensity question, analyzed using the Wilcoxon test and the intraclass correlation coef</w:instrText>
      </w:r>
      <w:r w:rsidR="00303144">
        <w:instrText>ﬁ</w:instrText>
      </w:r>
      <w:r w:rsidR="00303144"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03144">
        <w:fldChar w:fldCharType="separate"/>
      </w:r>
      <w:r w:rsidR="00303144" w:rsidRPr="00E26838">
        <w:rPr>
          <w:rFonts w:cs="Arial"/>
          <w:kern w:val="0"/>
          <w:lang w:val="es-AR"/>
        </w:rPr>
        <w:t xml:space="preserve">(Candotti </w:t>
      </w:r>
      <w:r w:rsidR="00303144" w:rsidRPr="00E26838">
        <w:rPr>
          <w:rFonts w:cs="Arial"/>
          <w:i/>
          <w:iCs/>
          <w:kern w:val="0"/>
          <w:lang w:val="es-AR"/>
        </w:rPr>
        <w:t>et al.</w:t>
      </w:r>
      <w:r w:rsidR="00303144" w:rsidRPr="00E26838">
        <w:rPr>
          <w:rFonts w:cs="Arial"/>
          <w:kern w:val="0"/>
          <w:lang w:val="es-AR"/>
        </w:rPr>
        <w:t xml:space="preserve">, 2018, 2023; Da Rosa </w:t>
      </w:r>
      <w:r w:rsidR="00303144" w:rsidRPr="00E26838">
        <w:rPr>
          <w:rFonts w:cs="Arial"/>
          <w:i/>
          <w:iCs/>
          <w:kern w:val="0"/>
          <w:lang w:val="es-AR"/>
        </w:rPr>
        <w:t>et al.</w:t>
      </w:r>
      <w:r w:rsidR="00303144" w:rsidRPr="00E26838">
        <w:rPr>
          <w:rFonts w:cs="Arial"/>
          <w:kern w:val="0"/>
          <w:lang w:val="es-AR"/>
        </w:rPr>
        <w:t xml:space="preserve">, 2022; Miñana-Signes </w:t>
      </w:r>
      <w:r w:rsidR="00303144" w:rsidRPr="00E26838">
        <w:rPr>
          <w:rFonts w:cs="Arial"/>
          <w:i/>
          <w:iCs/>
          <w:kern w:val="0"/>
          <w:lang w:val="es-AR"/>
        </w:rPr>
        <w:t>et al.</w:t>
      </w:r>
      <w:r w:rsidR="00303144" w:rsidRPr="00E26838">
        <w:rPr>
          <w:rFonts w:cs="Arial"/>
          <w:kern w:val="0"/>
          <w:lang w:val="es-AR"/>
        </w:rPr>
        <w:t xml:space="preserve">, 2021; Noll </w:t>
      </w:r>
      <w:r w:rsidR="00303144" w:rsidRPr="00E26838">
        <w:rPr>
          <w:rFonts w:cs="Arial"/>
          <w:i/>
          <w:iCs/>
          <w:kern w:val="0"/>
          <w:lang w:val="es-AR"/>
        </w:rPr>
        <w:t>et al.</w:t>
      </w:r>
      <w:r w:rsidR="00303144" w:rsidRPr="00E26838">
        <w:rPr>
          <w:rFonts w:cs="Arial"/>
          <w:kern w:val="0"/>
          <w:lang w:val="es-AR"/>
        </w:rPr>
        <w:t>, 2013a)</w:t>
      </w:r>
      <w:r w:rsidR="00303144">
        <w:fldChar w:fldCharType="end"/>
      </w:r>
      <w:r w:rsidR="00303144" w:rsidRPr="00E26838">
        <w:rPr>
          <w:lang w:val="es-AR"/>
        </w:rPr>
        <w:t>.</w:t>
      </w:r>
    </w:p>
    <w:p w14:paraId="4F2E9577" w14:textId="0D03F297" w:rsidR="00303144" w:rsidRDefault="00303144" w:rsidP="00070585">
      <w:r>
        <w:t xml:space="preserve">Sobre as pontuações que agregam os fatores de risco em </w:t>
      </w:r>
      <w:r w:rsidR="00385D01">
        <w:t>uma escala inversa</w:t>
      </w:r>
      <w:r>
        <w:t xml:space="preserve"> ao risco de dor nas costas não é feita nenhuma alegação e seu valor é utilizado em análises estatísticas apenas na versão em turco entre as fontes analisadas. </w:t>
      </w:r>
      <w:proofErr w:type="spellStart"/>
      <w:r w:rsidRPr="00303144">
        <w:t>Gençbas</w:t>
      </w:r>
      <w:proofErr w:type="spellEnd"/>
      <w:r w:rsidRPr="00303144">
        <w:t xml:space="preserve"> e </w:t>
      </w:r>
      <w:proofErr w:type="spellStart"/>
      <w:r w:rsidRPr="00303144">
        <w:t>Bebis</w:t>
      </w:r>
      <w:proofErr w:type="spellEnd"/>
      <w:r>
        <w:t xml:space="preserve"> </w:t>
      </w:r>
      <w:r>
        <w:fldChar w:fldCharType="begin"/>
      </w:r>
      <w:r>
        <w:instrText xml:space="preserve"> ADDIN ZOTERO_ITEM CSL_CITATION {"citationID":"42xGORuE","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fldChar w:fldCharType="separate"/>
      </w:r>
      <w:r w:rsidRPr="00303144">
        <w:rPr>
          <w:rFonts w:cs="Arial"/>
        </w:rPr>
        <w:t>(2019)</w:t>
      </w:r>
      <w:r>
        <w:fldChar w:fldCharType="end"/>
      </w:r>
      <w:r>
        <w:t xml:space="preserve"> </w:t>
      </w:r>
      <w:r w:rsidR="00765ABF">
        <w:t xml:space="preserve">avaliam a confiabilidade </w:t>
      </w:r>
      <w:r>
        <w:t xml:space="preserve">teste-reteste baseado nessa pontuação e utilizam o teste dos postos de sinais de </w:t>
      </w:r>
      <w:proofErr w:type="spellStart"/>
      <w:r>
        <w:t>Wilcoxon</w:t>
      </w:r>
      <w:proofErr w:type="spellEnd"/>
      <w:r w:rsidR="00D85AC7">
        <w:t xml:space="preserve">. </w:t>
      </w:r>
      <w:proofErr w:type="spellStart"/>
      <w:r w:rsidRPr="00303144">
        <w:t>Gökşen</w:t>
      </w:r>
      <w:proofErr w:type="spellEnd"/>
      <w:r w:rsidRPr="00303144">
        <w:t xml:space="preserve">, </w:t>
      </w:r>
      <w:proofErr w:type="spellStart"/>
      <w:r w:rsidRPr="00303144">
        <w:t>Kocaman</w:t>
      </w:r>
      <w:proofErr w:type="spellEnd"/>
      <w:r w:rsidRPr="00303144">
        <w:t xml:space="preserve"> e </w:t>
      </w:r>
      <w:proofErr w:type="spellStart"/>
      <w:r w:rsidRPr="00303144">
        <w:t>Yildirim</w:t>
      </w:r>
      <w:proofErr w:type="spellEnd"/>
      <w:r>
        <w:t xml:space="preserve"> </w:t>
      </w:r>
      <w:r>
        <w:fldChar w:fldCharType="begin"/>
      </w:r>
      <w:r>
        <w:instrText xml:space="preserve"> ADDIN ZOTERO_ITEM CSL_CITATION {"citationID":"c8BSOaBW","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03144">
        <w:rPr>
          <w:rFonts w:cs="Arial"/>
        </w:rPr>
        <w:t>(2023)</w:t>
      </w:r>
      <w:r>
        <w:fldChar w:fldCharType="end"/>
      </w:r>
      <w:r>
        <w:t xml:space="preserve"> utilizam do coeficiente de correlação intraclasse para </w:t>
      </w:r>
      <w:r w:rsidR="00765ABF">
        <w:t xml:space="preserve">a confiabilidade </w:t>
      </w:r>
      <w:r>
        <w:t>teste-rete</w:t>
      </w:r>
      <w:r w:rsidR="006F45C5">
        <w:t xml:space="preserve">ste, o </w:t>
      </w:r>
      <w:r w:rsidR="006F45C5">
        <w:rPr>
          <w:rFonts w:cs="Arial"/>
        </w:rPr>
        <w:t>ρ</w:t>
      </w:r>
      <w:r w:rsidR="006F45C5">
        <w:t xml:space="preserve"> de </w:t>
      </w:r>
      <w:proofErr w:type="spellStart"/>
      <w:r w:rsidR="006F45C5">
        <w:t>Spearman</w:t>
      </w:r>
      <w:proofErr w:type="spellEnd"/>
      <w:r w:rsidR="006F45C5">
        <w:t xml:space="preserve"> para analisar a relação do BackPEI com o MHQ e o teste t independente para comparar os valores superiores e inferiores segundo o BackPEI. Assim é possível ver que os autores assumem que a pontuação total é uma escala ao menos intervalar.</w:t>
      </w:r>
    </w:p>
    <w:p w14:paraId="3AD2A466" w14:textId="71BD9512" w:rsidR="004002F8" w:rsidRDefault="008E7969" w:rsidP="008E7969">
      <w:r>
        <w:t>Entre os três elementos da estrutura epistemológica para medições</w:t>
      </w:r>
      <w:r w:rsidR="00D85AC7">
        <w:t>,</w:t>
      </w:r>
      <w:r>
        <w:t xml:space="preserve"> a representação é o que é menos abordado entre as fontes, inclusive quanto </w:t>
      </w:r>
      <w:r w:rsidR="00D85AC7">
        <w:t>à</w:t>
      </w:r>
      <w:r>
        <w:t xml:space="preserve"> aplicação de métodos de avaliação científica. Candotti e colaboradoras </w:t>
      </w:r>
      <w:r>
        <w:fldChar w:fldCharType="begin"/>
      </w:r>
      <w:r>
        <w:instrText xml:space="preserve"> ADDIN ZOTERO_ITEM CSL_CITATION {"citationID":"iLK384ff","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8E7969">
        <w:rPr>
          <w:rFonts w:cs="Arial"/>
        </w:rPr>
        <w:t>(2023)</w:t>
      </w:r>
      <w:r>
        <w:fldChar w:fldCharType="end"/>
      </w:r>
      <w:r>
        <w:t xml:space="preserve"> a partir d</w:t>
      </w:r>
      <w:r w:rsidR="00732268">
        <w:t xml:space="preserve">as medidas estatísticas </w:t>
      </w:r>
      <w:r>
        <w:t>obtidos n</w:t>
      </w:r>
      <w:r w:rsidR="00732268">
        <w:t>a c</w:t>
      </w:r>
      <w:r>
        <w:t>o</w:t>
      </w:r>
      <w:r w:rsidR="00732268">
        <w:t>nfiabilidade</w:t>
      </w:r>
      <w:r>
        <w:t xml:space="preserve"> teste-reteste para a intensidade de dor nas costas e intensidade da dor no pescoço estabeleceu os valores mínimos detectáveis</w:t>
      </w:r>
      <w:r w:rsidR="00531C33">
        <w:t xml:space="preserve"> de 2,48</w:t>
      </w:r>
      <w:r w:rsidR="00D85AC7">
        <w:t>cm</w:t>
      </w:r>
      <w:r w:rsidR="00531C33">
        <w:t xml:space="preserve"> e 3,10</w:t>
      </w:r>
      <w:r w:rsidR="00D85AC7">
        <w:t>cm</w:t>
      </w:r>
      <w:r w:rsidR="00531C33">
        <w:t xml:space="preserve"> respectivamente.</w:t>
      </w:r>
      <w:r w:rsidR="004002F8">
        <w:t xml:space="preserve"> Essa medida indica a menor diferença que não pode ser atribuída a um erro de medição </w:t>
      </w:r>
      <w:r w:rsidR="004002F8">
        <w:fldChar w:fldCharType="begin"/>
      </w:r>
      <w:r w:rsidR="004002F8">
        <w:instrText xml:space="preserve"> ADDIN ZOTERO_ITEM CSL_CITATION {"citationID":"PNBFnmGH","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4002F8">
        <w:fldChar w:fldCharType="separate"/>
      </w:r>
      <w:r w:rsidR="004002F8" w:rsidRPr="004002F8">
        <w:rPr>
          <w:rFonts w:cs="Arial"/>
        </w:rPr>
        <w:t>(Akbari-Chehrehbargh; Tavafian; Montazeri, 2020)</w:t>
      </w:r>
      <w:r w:rsidR="004002F8">
        <w:fldChar w:fldCharType="end"/>
      </w:r>
    </w:p>
    <w:p w14:paraId="443DCC0A" w14:textId="48AB6D2B" w:rsidR="008E7969" w:rsidRDefault="00531C33" w:rsidP="008E7969">
      <w:proofErr w:type="spellStart"/>
      <w:r w:rsidRPr="00531C33">
        <w:t>Gökşen</w:t>
      </w:r>
      <w:proofErr w:type="spellEnd"/>
      <w:r w:rsidRPr="00531C33">
        <w:t xml:space="preserve">, </w:t>
      </w:r>
      <w:proofErr w:type="spellStart"/>
      <w:r w:rsidRPr="00531C33">
        <w:t>Kocaman</w:t>
      </w:r>
      <w:proofErr w:type="spellEnd"/>
      <w:r w:rsidRPr="00531C33">
        <w:t xml:space="preserve"> e </w:t>
      </w:r>
      <w:proofErr w:type="spellStart"/>
      <w:r w:rsidRPr="00531C33">
        <w:t>Yildirim</w:t>
      </w:r>
      <w:proofErr w:type="spellEnd"/>
      <w:r>
        <w:t xml:space="preserve"> </w:t>
      </w:r>
      <w:r>
        <w:fldChar w:fldCharType="begin"/>
      </w:r>
      <w:r>
        <w:instrText xml:space="preserve"> ADDIN ZOTERO_ITEM CSL_CITATION {"citationID":"ezJMNVO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531C33">
        <w:rPr>
          <w:rFonts w:cs="Arial"/>
        </w:rPr>
        <w:t>(2023)</w:t>
      </w:r>
      <w:r>
        <w:fldChar w:fldCharType="end"/>
      </w:r>
      <w:r>
        <w:t xml:space="preserve"> dividiram a amostra em 2 grupos a partir da pontuação total do BackPEI, um acima do 73º percentil e outro abaixo do 2</w:t>
      </w:r>
      <w:r w:rsidR="00F1622D">
        <w:t>7</w:t>
      </w:r>
      <w:r>
        <w:t>º. Posteriormente comparou os valores de cada grupo a partir de um teste t. Isso parece uma forma de mostrar uma capacidade discriminatória do BackPEI e demonstrar que há alguma consistência ao atribuir as numerações da escala aos indivíduos.</w:t>
      </w:r>
    </w:p>
    <w:p w14:paraId="5C7AAF58" w14:textId="41E86D1D" w:rsidR="008E7969" w:rsidRPr="008E7969" w:rsidRDefault="00531C33" w:rsidP="008E7969">
      <w:r>
        <w:t xml:space="preserve">Além destas, nenhum outro </w:t>
      </w:r>
      <w:r w:rsidR="004002F8">
        <w:t xml:space="preserve">método de </w:t>
      </w:r>
      <w:r w:rsidR="008E7969">
        <w:t>avaliação</w:t>
      </w:r>
      <w:r w:rsidR="004002F8">
        <w:t xml:space="preserve"> científica com foco principal na representação foi aplicado.</w:t>
      </w:r>
      <w:r w:rsidR="008E7969">
        <w:t xml:space="preserve"> Entretanto, </w:t>
      </w:r>
      <w:r w:rsidR="004002F8">
        <w:t xml:space="preserve">toda avaliação realizada a partir dos </w:t>
      </w:r>
      <w:r w:rsidR="004002F8">
        <w:lastRenderedPageBreak/>
        <w:t>resultados da medição avalia, em alguma medida, a representação como</w:t>
      </w:r>
      <w:r w:rsidR="00B70724">
        <w:t xml:space="preserve"> </w:t>
      </w:r>
      <w:r w:rsidR="004002F8">
        <w:t>o teste-reteste e a validade concorrente. E mesmo a validade de conteúdo, que entre as fontes demonstrou um foco nos procedimentos, permite uma avaliação de algumas representações ao apresentar ao painel de especialistas as alterativas a cada item do questionário</w:t>
      </w:r>
      <w:r w:rsidR="008E7969">
        <w:t xml:space="preserve">.  </w:t>
      </w:r>
    </w:p>
    <w:p w14:paraId="638F06D8" w14:textId="16BA81E3" w:rsidR="00385D01" w:rsidRDefault="00F96E62" w:rsidP="00536952">
      <w:r>
        <w:t>Uma vez</w:t>
      </w:r>
      <w:r w:rsidR="00915757">
        <w:t xml:space="preserve"> que o BackPEI é um sistema de medição abrangente</w:t>
      </w:r>
      <w:r w:rsidR="00732268">
        <w:t>,</w:t>
      </w:r>
      <w:r w:rsidR="00915757">
        <w:t xml:space="preserve"> é difícil que ele possua uma única representação, dada a variedade de conceitos medidos. Entretanto, há um esforço em sintetizar os valores obtidos por diferentes itens do questionário, especialmente no que se refere aos fatores de risco. Isso pode ser visto em diversas fontes como, por exemplo, no artigo de </w:t>
      </w:r>
      <w:proofErr w:type="spellStart"/>
      <w:r w:rsidR="00915757">
        <w:t>Pivotto</w:t>
      </w:r>
      <w:proofErr w:type="spellEnd"/>
      <w:r w:rsidR="00915757">
        <w:t xml:space="preserve"> e colaboradoras </w:t>
      </w:r>
      <w:r w:rsidR="00915757">
        <w:fldChar w:fldCharType="begin"/>
      </w:r>
      <w:r w:rsidR="00915757">
        <w:instrText xml:space="preserve"> ADDIN ZOTERO_ITEM CSL_CITATION {"citationID":"gGn3oIHJ","properties":{"formattedCitation":"(2018)","plainCitation":"(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elabora um sistema de pontuação voltado a esse conceito, e no artigo de Candotti e colaboradoras </w:t>
      </w:r>
      <w:r w:rsidR="00915757">
        <w:fldChar w:fldCharType="begin"/>
      </w:r>
      <w:r w:rsidR="00915757">
        <w:instrText xml:space="preserve"> ADDIN ZOTERO_ITEM CSL_CITATION {"citationID":"N8MQQh8u","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já desenvolve a primeira versão do BackPEI-A </w:t>
      </w:r>
      <w:r w:rsidR="006B131E">
        <w:t>apresentando um</w:t>
      </w:r>
      <w:r w:rsidR="00915757">
        <w:t xml:space="preserve"> sistema de pontuação. A importância</w:t>
      </w:r>
      <w:r w:rsidR="00C71D23">
        <w:t xml:space="preserve"> que </w:t>
      </w:r>
      <w:r w:rsidR="00915757">
        <w:t>essa representação</w:t>
      </w:r>
      <w:r w:rsidR="00C71D23">
        <w:t xml:space="preserve"> tem</w:t>
      </w:r>
      <w:r w:rsidR="00915757">
        <w:t xml:space="preserve"> pode ser vista no estudo de atualização do BackPEI-A</w:t>
      </w:r>
      <w:r w:rsidR="00D51B23">
        <w:t xml:space="preserve">, </w:t>
      </w:r>
      <w:r>
        <w:t>cuj</w:t>
      </w:r>
      <w:r w:rsidR="00D51B23">
        <w:t>as alterações impedi</w:t>
      </w:r>
      <w:r>
        <w:t>ram</w:t>
      </w:r>
      <w:r w:rsidR="00D51B23">
        <w:t xml:space="preserve"> a aplicação do sistema de pontuação anterior</w:t>
      </w:r>
      <w:r>
        <w:t>,</w:t>
      </w:r>
      <w:r w:rsidR="00D51B23">
        <w:t xml:space="preserve"> </w:t>
      </w:r>
      <w:r w:rsidR="00C71D23">
        <w:t xml:space="preserve">e as autoras </w:t>
      </w:r>
      <w:r w:rsidR="00D51B23">
        <w:t>afirma</w:t>
      </w:r>
      <w:r w:rsidR="00C71D23">
        <w:t>m</w:t>
      </w:r>
      <w:r w:rsidR="00D51B23">
        <w:t xml:space="preserve"> que a “maior limitação deste estudo é a ausência de uma pontuação sobre a possível exposição a fatores associados a dor nas costas e pescoço” </w:t>
      </w:r>
      <w:r w:rsidR="00D51B23">
        <w:fldChar w:fldCharType="begin"/>
      </w:r>
      <w:r w:rsidR="00D51B23">
        <w:instrText xml:space="preserve"> ADDIN ZOTERO_ITEM CSL_CITATION {"citationID":"mq8GBR14","properties":{"formattedCitation":"(Candotti {\\i{}et al.}, 2023, p. 163)","plainCitation":"(Candotti et al., 2023, p. 16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locator":"163","label":"page"}],"schema":"https://github.com/citation-style-language/schema/raw/master/csl-citation.json"} </w:instrText>
      </w:r>
      <w:r w:rsidR="00D51B23">
        <w:fldChar w:fldCharType="separate"/>
      </w:r>
      <w:r w:rsidR="00D51B23" w:rsidRPr="00D51B23">
        <w:rPr>
          <w:rFonts w:cs="Arial"/>
          <w:kern w:val="0"/>
        </w:rPr>
        <w:t xml:space="preserve">(Candotti </w:t>
      </w:r>
      <w:r w:rsidR="00D51B23" w:rsidRPr="00D51B23">
        <w:rPr>
          <w:rFonts w:cs="Arial"/>
          <w:i/>
          <w:iCs/>
          <w:kern w:val="0"/>
        </w:rPr>
        <w:t>et al.</w:t>
      </w:r>
      <w:r w:rsidR="00D51B23" w:rsidRPr="00D51B23">
        <w:rPr>
          <w:rFonts w:cs="Arial"/>
          <w:kern w:val="0"/>
        </w:rPr>
        <w:t>, 2023, p. 163)</w:t>
      </w:r>
      <w:r w:rsidR="00D51B23">
        <w:fldChar w:fldCharType="end"/>
      </w:r>
      <w:r w:rsidR="00D51B23">
        <w:t xml:space="preserve">. </w:t>
      </w:r>
    </w:p>
    <w:p w14:paraId="5A2AD04D" w14:textId="36F32838" w:rsidR="00D51B23" w:rsidRDefault="00D51B23" w:rsidP="00536952">
      <w:r>
        <w:t>Em várias fontes é indicada a intenção de que o BackPEI seja utilizado em pesquisas da ciência da saúde como ensaios clínicos e estudos epidemiológicos e a síntese dos valores em uma pontuação pode contribuir</w:t>
      </w:r>
      <w:r w:rsidR="00F96E62">
        <w:t xml:space="preserve"> nesse propósito</w:t>
      </w:r>
      <w:r w:rsidR="008F76E5">
        <w:t xml:space="preserve"> </w:t>
      </w:r>
      <w:r w:rsidR="00385D01">
        <w:fldChar w:fldCharType="begin"/>
      </w:r>
      <w:r w:rsidR="00385D01">
        <w:instrText xml:space="preserve"> ADDIN ZOTERO_ITEM CSL_CITATION {"citationID":"VH9z0Xnw","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385D01" w:rsidRPr="00E26838">
        <w:rPr>
          <w:lang w:val="es-AR"/>
        </w:rPr>
        <w:instrText xml:space="preserve"> tested by applying the questionnaire to 260 primary schoolchildren, at two different times with a 7-day interval. Results The reproducibility data for the </w:instrText>
      </w:r>
      <w:r w:rsidR="00385D01">
        <w:instrText>ﬁ</w:instrText>
      </w:r>
      <w:r w:rsidR="00385D01" w:rsidRPr="00E26838">
        <w:rPr>
          <w:lang w:val="es-AR"/>
        </w:rPr>
        <w:instrText>rst 20 questions, analyzed using the kappa (k) coef</w:instrText>
      </w:r>
      <w:r w:rsidR="00385D01">
        <w:instrText>ﬁ</w:instrText>
      </w:r>
      <w:r w:rsidR="00385D01" w:rsidRPr="00E26838">
        <w:rPr>
          <w:lang w:val="es-AR"/>
        </w:rPr>
        <w:instrText>cient, were classi</w:instrText>
      </w:r>
      <w:r w:rsidR="00385D01">
        <w:instrText>ﬁ</w:instrText>
      </w:r>
      <w:r w:rsidR="00385D01" w:rsidRPr="00E26838">
        <w:rPr>
          <w:lang w:val="es-AR"/>
        </w:rPr>
        <w:instrText>ed as ‘‘very good’’ (k [ 0.8) or ‘‘good’’ (0.6 \\ k B 0.8). The reproducibility data for the pain intensity question, analyzed using the Wilcoxon test and the intraclass correlation coef</w:instrText>
      </w:r>
      <w:r w:rsidR="00385D01">
        <w:instrText>ﬁ</w:instrText>
      </w:r>
      <w:r w:rsidR="00385D01"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E26838">
        <w:rPr>
          <w:rFonts w:cs="Arial"/>
          <w:kern w:val="0"/>
          <w:lang w:val="es-AR"/>
        </w:rPr>
        <w:t xml:space="preserve">(Candotti </w:t>
      </w:r>
      <w:r w:rsidR="00385D01" w:rsidRPr="00E26838">
        <w:rPr>
          <w:rFonts w:cs="Arial"/>
          <w:i/>
          <w:iCs/>
          <w:kern w:val="0"/>
          <w:lang w:val="es-AR"/>
        </w:rPr>
        <w:t>et al.</w:t>
      </w:r>
      <w:r w:rsidR="00385D01" w:rsidRPr="00E26838">
        <w:rPr>
          <w:rFonts w:cs="Arial"/>
          <w:kern w:val="0"/>
          <w:lang w:val="es-AR"/>
        </w:rPr>
        <w:t xml:space="preserve">, 2018, 2023; Da Rosa </w:t>
      </w:r>
      <w:r w:rsidR="00385D01" w:rsidRPr="00E26838">
        <w:rPr>
          <w:rFonts w:cs="Arial"/>
          <w:i/>
          <w:iCs/>
          <w:kern w:val="0"/>
          <w:lang w:val="es-AR"/>
        </w:rPr>
        <w:t>et al.</w:t>
      </w:r>
      <w:r w:rsidR="00385D01" w:rsidRPr="00E26838">
        <w:rPr>
          <w:rFonts w:cs="Arial"/>
          <w:kern w:val="0"/>
          <w:lang w:val="es-AR"/>
        </w:rPr>
        <w:t xml:space="preserve">, 2022; Gençbaş; Bebiş, 2019; Miñana-Signes </w:t>
      </w:r>
      <w:r w:rsidR="00385D01" w:rsidRPr="00E26838">
        <w:rPr>
          <w:rFonts w:cs="Arial"/>
          <w:i/>
          <w:iCs/>
          <w:kern w:val="0"/>
          <w:lang w:val="es-AR"/>
        </w:rPr>
        <w:t>et al.</w:t>
      </w:r>
      <w:r w:rsidR="00385D01" w:rsidRPr="00E26838">
        <w:rPr>
          <w:rFonts w:cs="Arial"/>
          <w:kern w:val="0"/>
          <w:lang w:val="es-AR"/>
        </w:rPr>
        <w:t xml:space="preserve">, 2021; Noll </w:t>
      </w:r>
      <w:r w:rsidR="00385D01" w:rsidRPr="00E26838">
        <w:rPr>
          <w:rFonts w:cs="Arial"/>
          <w:i/>
          <w:iCs/>
          <w:kern w:val="0"/>
          <w:lang w:val="es-AR"/>
        </w:rPr>
        <w:t>et al.</w:t>
      </w:r>
      <w:r w:rsidR="00385D01" w:rsidRPr="00E26838">
        <w:rPr>
          <w:rFonts w:cs="Arial"/>
          <w:kern w:val="0"/>
          <w:lang w:val="es-AR"/>
        </w:rPr>
        <w:t>, 2013a)</w:t>
      </w:r>
      <w:r w:rsidR="00385D01">
        <w:fldChar w:fldCharType="end"/>
      </w:r>
      <w:r w:rsidRPr="00E26838">
        <w:rPr>
          <w:lang w:val="es-AR"/>
        </w:rPr>
        <w:t xml:space="preserve">. </w:t>
      </w:r>
      <w:r>
        <w:t>Também o BackPEI tem como principal propósito avaliar a dor e hábitos posturais em um único sistema de medição com o objetivo de permitir a investigação da associação entre os conceitos, para isso é relevante uma pontuação que abranja todas as posturas como fatores de risco</w:t>
      </w:r>
      <w:r w:rsidR="00385D01">
        <w:t xml:space="preserve"> </w:t>
      </w:r>
      <w:r w:rsidR="00385D01">
        <w:fldChar w:fldCharType="begin"/>
      </w:r>
      <w:r w:rsidR="00385D01">
        <w:instrText xml:space="preserve"> ADDIN ZOTERO_ITEM CSL_CITATION {"citationID":"LSQWEQr5","properties":{"formattedCitation":"(Candotti {\\i{}et al.}, 2023; Gen\\uc0\\u231{}ba\\uc0\\u351{}; Bebi\\uc0\\u351{}, 2019; G\\uc0\\u246{}k\\uc0\\u351{}en; Kocaman; Y\\uc0\\u305{}ld\\uc0\\u305{}r\\uc0\\u305{}m, 2023; Noll {\\i{}et al.}, 2013a)","plainCitation":"(Candotti et al., 2023; Gençbaş; Bebiş, 2019; Gökşen; Kocaman; Yıldırım, 2023; Noll et al., 2013a)","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23; Gençbaş; Bebiş, 2019; Gökşen; Kocaman; Yıldırım, 2023; Noll </w:t>
      </w:r>
      <w:r w:rsidR="00385D01" w:rsidRPr="00385D01">
        <w:rPr>
          <w:rFonts w:cs="Arial"/>
          <w:i/>
          <w:iCs/>
          <w:kern w:val="0"/>
        </w:rPr>
        <w:t>et al.</w:t>
      </w:r>
      <w:r w:rsidR="00385D01" w:rsidRPr="00385D01">
        <w:rPr>
          <w:rFonts w:cs="Arial"/>
          <w:kern w:val="0"/>
        </w:rPr>
        <w:t>, 2013a)</w:t>
      </w:r>
      <w:r w:rsidR="00385D01">
        <w:fldChar w:fldCharType="end"/>
      </w:r>
      <w:r>
        <w:t>.</w:t>
      </w:r>
    </w:p>
    <w:p w14:paraId="272497AA" w14:textId="0DF6F1FD" w:rsidR="00D51B23" w:rsidRDefault="00D51B23" w:rsidP="00536952">
      <w:r>
        <w:t>Assim</w:t>
      </w:r>
      <w:r w:rsidR="00C71D23">
        <w:t>,</w:t>
      </w:r>
      <w:r>
        <w:t xml:space="preserve"> vemos que para os fatores de risco existem retrocessos na intenção de estabelecer uma pontuação à medida que há uma atualização da caracterização e, consequentemente, dos procedimentos. Essas atualizações também </w:t>
      </w:r>
      <w:r w:rsidR="00385D01">
        <w:t>provocam alterações da representação pois, se cada item do questionário corresponde a uma representação</w:t>
      </w:r>
      <w:r w:rsidR="00F96E62">
        <w:t>,</w:t>
      </w:r>
      <w:r w:rsidR="00385D01">
        <w:t xml:space="preserve"> qualquer inclusão ou remoção de um item também incluem ou removem uma representação.</w:t>
      </w:r>
    </w:p>
    <w:p w14:paraId="3DA421EB" w14:textId="66D80ADC" w:rsidR="001F46F0" w:rsidRPr="001F46F0" w:rsidRDefault="001F46F0" w:rsidP="001F46F0">
      <w:pPr>
        <w:pStyle w:val="Ttulo2"/>
      </w:pPr>
      <w:r>
        <w:lastRenderedPageBreak/>
        <w:t>Procedimentos</w:t>
      </w:r>
    </w:p>
    <w:p w14:paraId="6A313E65" w14:textId="4BAA60F6" w:rsidR="00624152" w:rsidRPr="002C6992" w:rsidRDefault="002C6992" w:rsidP="00624152">
      <w:r>
        <w:t xml:space="preserve">O BackPEI possui como instrumento um questionário </w:t>
      </w:r>
      <w:proofErr w:type="spellStart"/>
      <w:r>
        <w:t>auto-aplicável</w:t>
      </w:r>
      <w:proofErr w:type="spellEnd"/>
      <w:r>
        <w:t xml:space="preserve"> onde cada item é composto por uma questão com as representações como alternativas e o avaliado deve marcar a que considera mais adequada </w:t>
      </w:r>
      <w:r w:rsidR="00C71D23">
        <w:t>(</w:t>
      </w:r>
      <w:r>
        <w:fldChar w:fldCharType="begin"/>
      </w:r>
      <w:r>
        <w:instrText xml:space="preserve"> REF _Ref197680962 \h </w:instrText>
      </w:r>
      <w:r>
        <w:fldChar w:fldCharType="separate"/>
      </w:r>
      <w:r>
        <w:t xml:space="preserve">Figura </w:t>
      </w:r>
      <w:r>
        <w:rPr>
          <w:noProof/>
        </w:rPr>
        <w:t>3</w:t>
      </w:r>
      <w:r>
        <w:fldChar w:fldCharType="end"/>
      </w:r>
      <w:r w:rsidR="00C71D23">
        <w:t>)</w:t>
      </w:r>
      <w:r>
        <w:t xml:space="preserve">. As exceções são os itens referentes à intensidade de dor, neles há uma escala visual analógica com uma linha de 10cm de comprimento e o avaliado deve identificar nesta linha o ponto equivalente à sua dor com uma marca. Posteriormente um avaliador mede o comprimento entre a marca e o </w:t>
      </w:r>
      <w:r w:rsidR="00C71D23">
        <w:t>início</w:t>
      </w:r>
      <w:r>
        <w:t xml:space="preserve"> da linha sendo este o valor da representação da dor (</w:t>
      </w:r>
      <w:r>
        <w:fldChar w:fldCharType="begin"/>
      </w:r>
      <w:r>
        <w:instrText xml:space="preserve"> REF _Ref197766710 \h </w:instrText>
      </w:r>
      <w:r>
        <w:fldChar w:fldCharType="separate"/>
      </w:r>
      <w:r>
        <w:t xml:space="preserve">Figura </w:t>
      </w:r>
      <w:r>
        <w:rPr>
          <w:noProof/>
        </w:rPr>
        <w:t>4</w:t>
      </w:r>
      <w:r>
        <w:fldChar w:fldCharType="end"/>
      </w:r>
      <w:r>
        <w:t xml:space="preserve">). </w:t>
      </w:r>
      <w:r w:rsidR="00624152">
        <w:t xml:space="preserve">A opção por esta forma de instrumento se deu por este ser barato, de fácil aplicação e por permitir o </w:t>
      </w:r>
      <w:proofErr w:type="spellStart"/>
      <w:r w:rsidR="00624152">
        <w:t>auto-relato</w:t>
      </w:r>
      <w:proofErr w:type="spellEnd"/>
      <w:r w:rsidR="00624152">
        <w:t>.</w:t>
      </w:r>
    </w:p>
    <w:p w14:paraId="3FF2A830" w14:textId="7E338A8B" w:rsidR="002C6992" w:rsidRDefault="002C6992" w:rsidP="002C6992"/>
    <w:p w14:paraId="42A18F70" w14:textId="77777777" w:rsidR="002C6992" w:rsidRDefault="002C6992" w:rsidP="002C6992">
      <w:pPr>
        <w:keepNext/>
      </w:pPr>
      <w:r w:rsidRPr="002C6992">
        <w:rPr>
          <w:noProof/>
        </w:rPr>
        <w:drawing>
          <wp:inline distT="0" distB="0" distL="0" distR="0" wp14:anchorId="5F55FAF4" wp14:editId="00893DFB">
            <wp:extent cx="4639322" cy="1305107"/>
            <wp:effectExtent l="0" t="0" r="889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39322" cy="1305107"/>
                    </a:xfrm>
                    <a:prstGeom prst="rect">
                      <a:avLst/>
                    </a:prstGeom>
                  </pic:spPr>
                </pic:pic>
              </a:graphicData>
            </a:graphic>
          </wp:inline>
        </w:drawing>
      </w:r>
    </w:p>
    <w:p w14:paraId="113897F8" w14:textId="3D3E42FD" w:rsidR="002C6992" w:rsidRDefault="002C6992" w:rsidP="002C6992">
      <w:pPr>
        <w:pStyle w:val="Legenda"/>
      </w:pPr>
      <w:bookmarkStart w:id="7" w:name="_Ref197766710"/>
      <w:r>
        <w:t xml:space="preserve">Figura </w:t>
      </w:r>
      <w:r>
        <w:fldChar w:fldCharType="begin"/>
      </w:r>
      <w:r>
        <w:instrText xml:space="preserve"> SEQ Figura \* ARABIC </w:instrText>
      </w:r>
      <w:r>
        <w:fldChar w:fldCharType="separate"/>
      </w:r>
      <w:r w:rsidR="00577186">
        <w:rPr>
          <w:noProof/>
        </w:rPr>
        <w:t>4</w:t>
      </w:r>
      <w:r>
        <w:rPr>
          <w:noProof/>
        </w:rPr>
        <w:fldChar w:fldCharType="end"/>
      </w:r>
      <w:bookmarkEnd w:id="7"/>
      <w:r>
        <w:t xml:space="preserve"> - Escala Visual Analógica da intensidade da dor</w:t>
      </w:r>
    </w:p>
    <w:p w14:paraId="52F46296" w14:textId="77777777" w:rsidR="00E26838" w:rsidRDefault="00E26838" w:rsidP="002C6992"/>
    <w:p w14:paraId="713C37E9" w14:textId="0CAEC0E3" w:rsidR="00624152" w:rsidRDefault="000A02BA" w:rsidP="002C6992">
      <w:r>
        <w:t>Dado que existem diferentes versões do BackPEI</w:t>
      </w:r>
      <w:r w:rsidR="00E26838">
        <w:t>,</w:t>
      </w:r>
      <w:r>
        <w:t xml:space="preserve"> também diferem os números de </w:t>
      </w:r>
      <w:r w:rsidR="00C71D23">
        <w:t>itens do questionário. A questionário mais curto possui</w:t>
      </w:r>
      <w:r>
        <w:t xml:space="preserve"> 20</w:t>
      </w:r>
      <w:r w:rsidR="00C71D23">
        <w:t xml:space="preserve"> itens</w:t>
      </w:r>
      <w:r>
        <w:t xml:space="preserve">, caso da primeira versão do BackPEI-A </w:t>
      </w:r>
      <w:r>
        <w:fldChar w:fldCharType="begin"/>
      </w:r>
      <w:r>
        <w:instrText xml:space="preserve"> ADDIN ZOTERO_ITEM CSL_CITATION {"citationID":"rPxQoLzQ","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0A02BA">
        <w:rPr>
          <w:rFonts w:cs="Arial"/>
          <w:kern w:val="0"/>
        </w:rPr>
        <w:t xml:space="preserve">(Candotti </w:t>
      </w:r>
      <w:r w:rsidRPr="000A02BA">
        <w:rPr>
          <w:rFonts w:cs="Arial"/>
          <w:i/>
          <w:iCs/>
          <w:kern w:val="0"/>
        </w:rPr>
        <w:t>et al.</w:t>
      </w:r>
      <w:r w:rsidRPr="000A02BA">
        <w:rPr>
          <w:rFonts w:cs="Arial"/>
          <w:kern w:val="0"/>
        </w:rPr>
        <w:t>, 2018)</w:t>
      </w:r>
      <w:r>
        <w:fldChar w:fldCharType="end"/>
      </w:r>
      <w:r>
        <w:t>, e</w:t>
      </w:r>
      <w:r w:rsidR="00C71D23">
        <w:t xml:space="preserve"> o mais longo</w:t>
      </w:r>
      <w:r>
        <w:t xml:space="preserve"> 30, caso do </w:t>
      </w:r>
      <w:proofErr w:type="spellStart"/>
      <w:r>
        <w:t>BackPEI-CA</w:t>
      </w:r>
      <w:proofErr w:type="spellEnd"/>
      <w:r>
        <w:t xml:space="preserve"> </w:t>
      </w:r>
      <w:r>
        <w:fldChar w:fldCharType="begin"/>
      </w:r>
      <w:r>
        <w:instrText xml:space="preserve"> ADDIN ZOTERO_ITEM CSL_CITATION {"citationID":"gEFo577A","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0A02BA">
        <w:rPr>
          <w:rFonts w:cs="Arial"/>
          <w:kern w:val="0"/>
        </w:rPr>
        <w:t xml:space="preserve">(Da Rosa </w:t>
      </w:r>
      <w:r w:rsidRPr="000A02BA">
        <w:rPr>
          <w:rFonts w:cs="Arial"/>
          <w:i/>
          <w:iCs/>
          <w:kern w:val="0"/>
        </w:rPr>
        <w:t>et al.</w:t>
      </w:r>
      <w:r w:rsidRPr="000A02BA">
        <w:rPr>
          <w:rFonts w:cs="Arial"/>
          <w:kern w:val="0"/>
        </w:rPr>
        <w:t>, 2022)</w:t>
      </w:r>
      <w:r>
        <w:fldChar w:fldCharType="end"/>
      </w:r>
      <w:r>
        <w:t xml:space="preserve">. Responder a essas questões leva de 10 a 20 minutos </w:t>
      </w:r>
      <w:r>
        <w:fldChar w:fldCharType="begin"/>
      </w:r>
      <w:r>
        <w:instrText xml:space="preserve"> ADDIN ZOTERO_ITEM CSL_CITATION {"citationID":"znQ0xZv0","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0A02BA">
        <w:rPr>
          <w:rFonts w:cs="Arial"/>
          <w:kern w:val="0"/>
        </w:rPr>
        <w:t xml:space="preserve">(Miñana-Signes </w:t>
      </w:r>
      <w:r w:rsidRPr="000A02BA">
        <w:rPr>
          <w:rFonts w:cs="Arial"/>
          <w:i/>
          <w:iCs/>
          <w:kern w:val="0"/>
        </w:rPr>
        <w:t>et al.</w:t>
      </w:r>
      <w:r w:rsidRPr="000A02BA">
        <w:rPr>
          <w:rFonts w:cs="Arial"/>
          <w:kern w:val="0"/>
        </w:rPr>
        <w:t>, 2021)</w:t>
      </w:r>
      <w:r>
        <w:fldChar w:fldCharType="end"/>
      </w:r>
      <w:r w:rsidR="00624152">
        <w:t xml:space="preserve">. De modo geral, esse questionário pode ser aplicado tanto </w:t>
      </w:r>
      <w:r w:rsidR="00C71D23">
        <w:t xml:space="preserve">na </w:t>
      </w:r>
      <w:r w:rsidR="00624152">
        <w:t xml:space="preserve">forma impressa como em formato eletrônico, através de um formulário virtual </w:t>
      </w:r>
      <w:r w:rsidR="00624152">
        <w:fldChar w:fldCharType="begin"/>
      </w:r>
      <w:r w:rsidR="00624152">
        <w:instrText xml:space="preserve"> ADDIN ZOTERO_ITEM CSL_CITATION {"citationID":"PjnKH1UJ","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624152">
        <w:fldChar w:fldCharType="separate"/>
      </w:r>
      <w:r w:rsidR="00624152" w:rsidRPr="00624152">
        <w:rPr>
          <w:rFonts w:cs="Arial"/>
          <w:kern w:val="0"/>
        </w:rPr>
        <w:t xml:space="preserve">(Candotti </w:t>
      </w:r>
      <w:r w:rsidR="00624152" w:rsidRPr="00624152">
        <w:rPr>
          <w:rFonts w:cs="Arial"/>
          <w:i/>
          <w:iCs/>
          <w:kern w:val="0"/>
        </w:rPr>
        <w:t>et al.</w:t>
      </w:r>
      <w:r w:rsidR="00624152" w:rsidRPr="00624152">
        <w:rPr>
          <w:rFonts w:cs="Arial"/>
          <w:kern w:val="0"/>
        </w:rPr>
        <w:t xml:space="preserve">, 2023; Da Rosa </w:t>
      </w:r>
      <w:r w:rsidR="00624152" w:rsidRPr="00624152">
        <w:rPr>
          <w:rFonts w:cs="Arial"/>
          <w:i/>
          <w:iCs/>
          <w:kern w:val="0"/>
        </w:rPr>
        <w:t>et al.</w:t>
      </w:r>
      <w:r w:rsidR="00624152" w:rsidRPr="00624152">
        <w:rPr>
          <w:rFonts w:cs="Arial"/>
          <w:kern w:val="0"/>
        </w:rPr>
        <w:t>, 2022)</w:t>
      </w:r>
      <w:r w:rsidR="00624152">
        <w:fldChar w:fldCharType="end"/>
      </w:r>
      <w:r w:rsidR="00624152">
        <w:t>.</w:t>
      </w:r>
    </w:p>
    <w:p w14:paraId="4917C693" w14:textId="6AFEC3FB" w:rsidR="00624152" w:rsidRDefault="00624152" w:rsidP="00624152">
      <w:r>
        <w:t xml:space="preserve">Os hábitos posturais são </w:t>
      </w:r>
      <w:r w:rsidR="00C71D23">
        <w:t>medidos</w:t>
      </w:r>
      <w:r>
        <w:t xml:space="preserve"> com o apoio de fotografias conforme o exemplo da</w:t>
      </w:r>
      <w:r w:rsidR="009B4CA5">
        <w:t xml:space="preserve">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Por isso, t</w:t>
      </w:r>
      <w:r>
        <w:t xml:space="preserve">odas as versões do BackPEI possuem dois questionários, um dedicado ao gênero feminino e outro para o gênero masculino. </w:t>
      </w:r>
      <w:r w:rsidR="00C71D23">
        <w:t>Com i</w:t>
      </w:r>
      <w:r>
        <w:t>sso</w:t>
      </w:r>
      <w:r w:rsidR="00C71D23">
        <w:t xml:space="preserve"> pretende-</w:t>
      </w:r>
      <w:r>
        <w:t xml:space="preserve">se </w:t>
      </w:r>
      <w:r w:rsidR="009B4CA5">
        <w:t>facili</w:t>
      </w:r>
      <w:r w:rsidR="00C71D23">
        <w:t>t</w:t>
      </w:r>
      <w:r w:rsidR="009B4CA5">
        <w:t>a</w:t>
      </w:r>
      <w:r w:rsidR="00C71D23">
        <w:t>r</w:t>
      </w:r>
      <w:r w:rsidR="009B4CA5">
        <w:t xml:space="preserve"> a identificação das posturas a partir de imagens correspondentes ao seu gênero e pela diferença de hábitos posturais entre os gêneros. Por exemplo, na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xml:space="preserve"> a</w:t>
      </w:r>
      <w:r w:rsidR="00C71D23">
        <w:t>s</w:t>
      </w:r>
      <w:r w:rsidR="009B4CA5">
        <w:t xml:space="preserve"> </w:t>
      </w:r>
      <w:r w:rsidR="00C71D23">
        <w:t>fotografias da direita</w:t>
      </w:r>
      <w:r w:rsidR="009B4CA5">
        <w:t xml:space="preserve"> representa</w:t>
      </w:r>
      <w:r w:rsidR="00C71D23">
        <w:t>m</w:t>
      </w:r>
      <w:r w:rsidR="009B4CA5">
        <w:t xml:space="preserve"> a postura “de perna cruzada” tanto para um gênero quanto para outro, entretanto são posturas diferentes</w:t>
      </w:r>
      <w:r w:rsidR="00C71D23">
        <w:t>,</w:t>
      </w:r>
      <w:r w:rsidR="009B4CA5">
        <w:t xml:space="preserve"> refletindo hábitos culturais diferentes conforme o gênero. Entretanto, </w:t>
      </w:r>
      <w:r w:rsidR="009B4CA5">
        <w:lastRenderedPageBreak/>
        <w:t xml:space="preserve">apesar de serem questionários </w:t>
      </w:r>
      <w:r w:rsidR="00C71D23">
        <w:t>distintos</w:t>
      </w:r>
      <w:r w:rsidR="009B4CA5">
        <w:t xml:space="preserve"> isso não aponta diferenças nem na caracterização, nem na representação. Todas as questões são apresentadas como referentes a um mesmo item e</w:t>
      </w:r>
      <w:r w:rsidR="00C71D23">
        <w:t>,</w:t>
      </w:r>
      <w:r w:rsidR="009B4CA5">
        <w:t xml:space="preserve"> portanto</w:t>
      </w:r>
      <w:r w:rsidR="00C71D23">
        <w:t>,</w:t>
      </w:r>
      <w:r w:rsidR="009B4CA5">
        <w:t xml:space="preserve"> a um mesmo conceito</w:t>
      </w:r>
      <w:r w:rsidR="00C71D23">
        <w:t>. T</w:t>
      </w:r>
      <w:r w:rsidR="009B4CA5">
        <w:t>ambém os valores obtidos nos questionários para ambos os gêneros</w:t>
      </w:r>
      <w:r w:rsidR="00C71D23">
        <w:t xml:space="preserve"> são</w:t>
      </w:r>
      <w:r w:rsidR="009B4CA5">
        <w:t xml:space="preserve"> agrupados ao promover análises, demonstrando que é uma diferenciação operacional, sendo assim, de procedimentos.</w:t>
      </w:r>
    </w:p>
    <w:p w14:paraId="549A8C30" w14:textId="77777777" w:rsidR="009B4CA5" w:rsidRDefault="009B4CA5" w:rsidP="009B4CA5">
      <w:pPr>
        <w:keepNext/>
      </w:pPr>
      <w:r w:rsidRPr="009B4CA5">
        <w:rPr>
          <w:noProof/>
        </w:rPr>
        <mc:AlternateContent>
          <mc:Choice Requires="wpg">
            <w:drawing>
              <wp:inline distT="0" distB="0" distL="0" distR="0" wp14:anchorId="1B2C3323" wp14:editId="2F3049D4">
                <wp:extent cx="4824000" cy="2867131"/>
                <wp:effectExtent l="0" t="0" r="0" b="9525"/>
                <wp:docPr id="5" name="Agrupar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24000" cy="2867131"/>
                          <a:chOff x="0" y="0"/>
                          <a:chExt cx="7117200" cy="4230277"/>
                        </a:xfrm>
                      </wpg:grpSpPr>
                      <pic:pic xmlns:pic="http://schemas.openxmlformats.org/drawingml/2006/picture">
                        <pic:nvPicPr>
                          <pic:cNvPr id="6" name="Imagem 6"/>
                          <pic:cNvPicPr preferRelativeResize="0">
                            <a:picLocks noChangeAspect="1"/>
                          </pic:cNvPicPr>
                        </pic:nvPicPr>
                        <pic:blipFill>
                          <a:blip r:embed="rId15"/>
                          <a:stretch>
                            <a:fillRect/>
                          </a:stretch>
                        </pic:blipFill>
                        <pic:spPr>
                          <a:xfrm>
                            <a:off x="0" y="0"/>
                            <a:ext cx="7117200" cy="2243957"/>
                          </a:xfrm>
                          <a:prstGeom prst="rect">
                            <a:avLst/>
                          </a:prstGeom>
                        </pic:spPr>
                      </pic:pic>
                      <pic:pic xmlns:pic="http://schemas.openxmlformats.org/drawingml/2006/picture">
                        <pic:nvPicPr>
                          <pic:cNvPr id="7" name="Imagem 7"/>
                          <pic:cNvPicPr>
                            <a:picLocks noChangeAspect="1"/>
                          </pic:cNvPicPr>
                        </pic:nvPicPr>
                        <pic:blipFill>
                          <a:blip r:embed="rId16"/>
                          <a:stretch>
                            <a:fillRect/>
                          </a:stretch>
                        </pic:blipFill>
                        <pic:spPr>
                          <a:xfrm>
                            <a:off x="0" y="2305958"/>
                            <a:ext cx="7116168" cy="1924319"/>
                          </a:xfrm>
                          <a:prstGeom prst="rect">
                            <a:avLst/>
                          </a:prstGeom>
                        </pic:spPr>
                      </pic:pic>
                    </wpg:wgp>
                  </a:graphicData>
                </a:graphic>
              </wp:inline>
            </w:drawing>
          </mc:Choice>
          <mc:Fallback xmlns:w16sdtfl="http://schemas.microsoft.com/office/word/2024/wordml/sdtformatlock" xmlns:w16du="http://schemas.microsoft.com/office/word/2023/wordml/word16du">
            <w:pict>
              <v:group w14:anchorId="50FA44E2" id="Agrupar 7" o:spid="_x0000_s1026" style="width:379.85pt;height:225.75pt;mso-position-horizontal-relative:char;mso-position-vertical-relative:line" coordsize="71172,42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6" o:spid="_x0000_s1027" type="#_x0000_t75" style="position:absolute;width:71172;height:224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">
                  <v:imagedata r:id="rId19" o:title=""/>
                </v:shape>
                <v:shape id="Imagem 7" o:spid="_x0000_s1028" type="#_x0000_t75" style="position:absolute;top:23059;width:71161;height:19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">
                  <v:imagedata r:id="rId20" o:title=""/>
                </v:shape>
                <w10:anchorlock/>
              </v:group>
            </w:pict>
          </mc:Fallback>
        </mc:AlternateContent>
      </w:r>
    </w:p>
    <w:p w14:paraId="0901F2BC" w14:textId="025BBD5A" w:rsidR="009B4CA5" w:rsidRDefault="009B4CA5" w:rsidP="009B4CA5">
      <w:pPr>
        <w:pStyle w:val="Legenda"/>
      </w:pPr>
      <w:bookmarkStart w:id="8" w:name="_Ref197768161"/>
      <w:r>
        <w:t xml:space="preserve">Figura </w:t>
      </w:r>
      <w:r>
        <w:fldChar w:fldCharType="begin"/>
      </w:r>
      <w:r>
        <w:instrText xml:space="preserve"> SEQ Figura \* ARABIC </w:instrText>
      </w:r>
      <w:r>
        <w:fldChar w:fldCharType="separate"/>
      </w:r>
      <w:r w:rsidR="00577186">
        <w:rPr>
          <w:noProof/>
        </w:rPr>
        <w:t>5</w:t>
      </w:r>
      <w:r>
        <w:rPr>
          <w:noProof/>
        </w:rPr>
        <w:fldChar w:fldCharType="end"/>
      </w:r>
      <w:bookmarkEnd w:id="8"/>
      <w:r>
        <w:t xml:space="preserve"> - Medição dos hábitos posturais através de fotografias</w:t>
      </w:r>
    </w:p>
    <w:p w14:paraId="4E71F337" w14:textId="77777777" w:rsidR="00E26838" w:rsidRDefault="00E26838" w:rsidP="009B4CA5"/>
    <w:p w14:paraId="3B810241" w14:textId="640928E0" w:rsidR="009B4CA5" w:rsidRPr="009B4CA5" w:rsidRDefault="00495AA7" w:rsidP="009B4CA5">
      <w:r>
        <w:t xml:space="preserve">Por se tratar de um questionário </w:t>
      </w:r>
      <w:proofErr w:type="spellStart"/>
      <w:r>
        <w:t>auto-aplicável</w:t>
      </w:r>
      <w:proofErr w:type="spellEnd"/>
      <w:r>
        <w:t xml:space="preserve"> a leitura e compreensão das questões e alternativas é um fator operacional importante, o que torna </w:t>
      </w:r>
      <w:r w:rsidR="00271E08">
        <w:t>relevante</w:t>
      </w:r>
      <w:r>
        <w:t xml:space="preserve"> o idioma em que o questionário é escrito. Por isso existem diferentes versões do BackPEI com questionários em diferentes idiomas: português</w:t>
      </w:r>
      <w:r w:rsidR="002F3150">
        <w:t xml:space="preserve"> </w:t>
      </w:r>
      <w:r w:rsidR="002F3150">
        <w:fldChar w:fldCharType="begin"/>
      </w:r>
      <w:r w:rsidR="002F3150">
        <w:instrText xml:space="preserve"> ADDIN ZOTERO_ITEM CSL_CITATION {"citationID":"p335C3kk","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2F3150">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rsidR="002F3150">
        <w:fldChar w:fldCharType="end"/>
      </w:r>
      <w:r w:rsidR="002F3150">
        <w:t>, inglês</w:t>
      </w:r>
      <w:r>
        <w:t xml:space="preserve"> </w:t>
      </w:r>
      <w:r>
        <w:fldChar w:fldCharType="begin"/>
      </w:r>
      <w:r w:rsidR="002F3150">
        <w:instrText xml:space="preserve"> ADDIN ZOTERO_ITEM CSL_CITATION {"citationID":"2T2MCMPU","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fldChar w:fldCharType="end"/>
      </w:r>
      <w:r w:rsidR="002F3150">
        <w:t xml:space="preserve">, turco </w:t>
      </w:r>
      <w:r w:rsidR="002F3150">
        <w:fldChar w:fldCharType="begin"/>
      </w:r>
      <w:r w:rsidR="002F3150">
        <w:instrText xml:space="preserve"> ADDIN ZOTERO_ITEM CSL_CITATION {"citationID":"9MUcvPBZ","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F3150">
        <w:fldChar w:fldCharType="separate"/>
      </w:r>
      <w:r w:rsidR="002F3150" w:rsidRPr="002F3150">
        <w:rPr>
          <w:rFonts w:cs="Arial"/>
          <w:kern w:val="0"/>
        </w:rPr>
        <w:t>(Gençbaş; Bebiş, 2019)</w:t>
      </w:r>
      <w:r w:rsidR="002F3150">
        <w:fldChar w:fldCharType="end"/>
      </w:r>
      <w:r w:rsidR="002F3150">
        <w:t xml:space="preserve"> e espanhol </w:t>
      </w:r>
      <w:r w:rsidR="002F3150">
        <w:fldChar w:fldCharType="begin"/>
      </w:r>
      <w:r w:rsidR="002F3150">
        <w:instrText xml:space="preserve"> ADDIN ZOTERO_ITEM CSL_CITATION {"citationID":"tSGisNy1","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F3150">
        <w:fldChar w:fldCharType="separate"/>
      </w:r>
      <w:r w:rsidR="002F3150" w:rsidRPr="002F3150">
        <w:rPr>
          <w:rFonts w:cs="Arial"/>
          <w:kern w:val="0"/>
        </w:rPr>
        <w:t xml:space="preserve">(Miñana-Signes </w:t>
      </w:r>
      <w:r w:rsidR="002F3150" w:rsidRPr="002F3150">
        <w:rPr>
          <w:rFonts w:cs="Arial"/>
          <w:i/>
          <w:iCs/>
          <w:kern w:val="0"/>
        </w:rPr>
        <w:t>et al.</w:t>
      </w:r>
      <w:r w:rsidR="002F3150" w:rsidRPr="002F3150">
        <w:rPr>
          <w:rFonts w:cs="Arial"/>
          <w:kern w:val="0"/>
        </w:rPr>
        <w:t>, 2021)</w:t>
      </w:r>
      <w:r w:rsidR="002F3150">
        <w:fldChar w:fldCharType="end"/>
      </w:r>
      <w:r w:rsidR="002F3150">
        <w:t>.</w:t>
      </w:r>
    </w:p>
    <w:p w14:paraId="3981778F" w14:textId="021F3152" w:rsidR="00DA3FFE" w:rsidRDefault="00DA3FFE" w:rsidP="00DA3FFE">
      <w:r>
        <w:t xml:space="preserve">A formulação inicial dos itens aconteceu a partir de uma revisão de literatura e da experiência pessoal dos autores. Para os itens referentes aos hábitos posturais, também foi realizada um levantamento de campo através da observação das </w:t>
      </w:r>
      <w:commentRangeStart w:id="9"/>
      <w:proofErr w:type="spellStart"/>
      <w:r>
        <w:t>AVD</w:t>
      </w:r>
      <w:r w:rsidR="00EE6DE6">
        <w:t>s</w:t>
      </w:r>
      <w:proofErr w:type="spellEnd"/>
      <w:r>
        <w:t xml:space="preserve"> </w:t>
      </w:r>
      <w:commentRangeEnd w:id="9"/>
      <w:r w:rsidR="00CF043C">
        <w:rPr>
          <w:rStyle w:val="Refdecomentrio"/>
        </w:rPr>
        <w:commentReference w:id="9"/>
      </w:r>
      <w:r>
        <w:t xml:space="preserve">mais frequentes e as </w:t>
      </w:r>
      <w:r w:rsidR="00271E08">
        <w:t>posturas</w:t>
      </w:r>
      <w:r>
        <w:t xml:space="preserve"> mais comuns nas execuções.</w:t>
      </w:r>
    </w:p>
    <w:p w14:paraId="1D57188F" w14:textId="1892B290" w:rsidR="00F94FD1" w:rsidRDefault="00F94FD1" w:rsidP="00F94FD1">
      <w:r>
        <w:t xml:space="preserve">O método de análise dos procedimentos mais empregado foi a confiabilidade teste-reteste </w:t>
      </w:r>
      <w:r>
        <w:fldChar w:fldCharType="begin"/>
      </w:r>
      <w:r>
        <w:instrText xml:space="preserve"> ADDIN ZOTERO_ITEM CSL_CITATION {"citationID":"6nzfvxaY","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Pr="00E26838">
        <w:rPr>
          <w:lang w:val="es-AR"/>
        </w:rPr>
        <w:instrText xml:space="preserve"> tested by applying the questionnaire to 260 primary schoolchildren, at two different times with a 7-day interval. Results The reproducibility data for the </w:instrText>
      </w:r>
      <w:r>
        <w:instrText>ﬁ</w:instrText>
      </w:r>
      <w:r w:rsidRPr="00E26838">
        <w:rPr>
          <w:lang w:val="es-AR"/>
        </w:rPr>
        <w:instrText>rst 20 questions, analyzed using the kappa (k) coef</w:instrText>
      </w:r>
      <w:r>
        <w:instrText>ﬁ</w:instrText>
      </w:r>
      <w:r w:rsidRPr="00E26838">
        <w:rPr>
          <w:lang w:val="es-AR"/>
        </w:rPr>
        <w:instrText>cient, were classi</w:instrText>
      </w:r>
      <w:r>
        <w:instrText>ﬁ</w:instrText>
      </w:r>
      <w:r w:rsidRPr="00E26838">
        <w:rPr>
          <w:lang w:val="es-AR"/>
        </w:rPr>
        <w:instrText>ed as ‘‘very good’’ (k [ 0.8) or ‘‘good’’ (0.6 \\ k B 0.8). The reproducibility data for the pain intensity question, analyzed using the Wilcoxon test and the intraclass correlation coef</w:instrText>
      </w:r>
      <w:r>
        <w:instrText>ﬁ</w:instrText>
      </w:r>
      <w:r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26838">
        <w:rPr>
          <w:rFonts w:cs="Arial"/>
          <w:kern w:val="0"/>
          <w:lang w:val="es-AR"/>
        </w:rPr>
        <w:t xml:space="preserve">(Candotti </w:t>
      </w:r>
      <w:r w:rsidRPr="00E26838">
        <w:rPr>
          <w:rFonts w:cs="Arial"/>
          <w:i/>
          <w:iCs/>
          <w:kern w:val="0"/>
          <w:lang w:val="es-AR"/>
        </w:rPr>
        <w:t>et al.</w:t>
      </w:r>
      <w:r w:rsidRPr="00E26838">
        <w:rPr>
          <w:rFonts w:cs="Arial"/>
          <w:kern w:val="0"/>
          <w:lang w:val="es-AR"/>
        </w:rPr>
        <w:t xml:space="preserve">, 2018, 2023; Da Rosa </w:t>
      </w:r>
      <w:r w:rsidRPr="00E26838">
        <w:rPr>
          <w:rFonts w:cs="Arial"/>
          <w:i/>
          <w:iCs/>
          <w:kern w:val="0"/>
          <w:lang w:val="es-AR"/>
        </w:rPr>
        <w:t>et al.</w:t>
      </w:r>
      <w:r w:rsidRPr="00E26838">
        <w:rPr>
          <w:rFonts w:cs="Arial"/>
          <w:kern w:val="0"/>
          <w:lang w:val="es-AR"/>
        </w:rPr>
        <w:t xml:space="preserve">, 2022; Gençbaş; Bebiş, 2019; Gökşen; Kocaman; Yıldırım, 2023; Miñana-Signes </w:t>
      </w:r>
      <w:r w:rsidRPr="00E26838">
        <w:rPr>
          <w:rFonts w:cs="Arial"/>
          <w:i/>
          <w:iCs/>
          <w:kern w:val="0"/>
          <w:lang w:val="es-AR"/>
        </w:rPr>
        <w:t>et al.</w:t>
      </w:r>
      <w:r w:rsidRPr="00E26838">
        <w:rPr>
          <w:rFonts w:cs="Arial"/>
          <w:kern w:val="0"/>
          <w:lang w:val="es-AR"/>
        </w:rPr>
        <w:t xml:space="preserve">, 2021; Noll </w:t>
      </w:r>
      <w:r w:rsidRPr="00E26838">
        <w:rPr>
          <w:rFonts w:cs="Arial"/>
          <w:i/>
          <w:iCs/>
          <w:kern w:val="0"/>
          <w:lang w:val="es-AR"/>
        </w:rPr>
        <w:t>et al.</w:t>
      </w:r>
      <w:r w:rsidRPr="00E26838">
        <w:rPr>
          <w:rFonts w:cs="Arial"/>
          <w:kern w:val="0"/>
          <w:lang w:val="es-AR"/>
        </w:rPr>
        <w:t>, 2013a)</w:t>
      </w:r>
      <w:r>
        <w:fldChar w:fldCharType="end"/>
      </w:r>
      <w:r w:rsidRPr="00E26838">
        <w:rPr>
          <w:lang w:val="es-AR"/>
        </w:rPr>
        <w:t xml:space="preserve">. </w:t>
      </w:r>
      <w:r>
        <w:lastRenderedPageBreak/>
        <w:t>Outros métodos empregados foram</w:t>
      </w:r>
      <w:r w:rsidR="00E16663">
        <w:t>:</w:t>
      </w:r>
      <w:r>
        <w:t xml:space="preserve"> </w:t>
      </w:r>
      <w:r w:rsidR="00E16663">
        <w:t xml:space="preserve">a avaliação qualitativa a partir da aplicação do sistema de medição a um grupo de indivíduos </w:t>
      </w:r>
      <w:r w:rsidR="00E16663">
        <w:fldChar w:fldCharType="begin"/>
      </w:r>
      <w:r w:rsidR="004735A2">
        <w:instrText xml:space="preserve"> ADDIN ZOTERO_ITEM CSL_CITATION {"citationID":"EFyYTmaL","properties":{"formattedCitation":"(Gen\\uc0\\u231{}ba\\uc0\\u351{}; Bebi\\uc0\\u351{}, 2019; Noll {\\i{}et al.}, 2013a)","plainCitation":"(Gençbaş; Bebiş, 2019;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E16663">
        <w:fldChar w:fldCharType="separate"/>
      </w:r>
      <w:r w:rsidR="004735A2" w:rsidRPr="004735A2">
        <w:rPr>
          <w:rFonts w:cs="Arial"/>
          <w:kern w:val="0"/>
        </w:rPr>
        <w:t xml:space="preserve">(Gençbaş; Bebiş, 2019; Noll </w:t>
      </w:r>
      <w:r w:rsidR="004735A2" w:rsidRPr="004735A2">
        <w:rPr>
          <w:rFonts w:cs="Arial"/>
          <w:i/>
          <w:iCs/>
          <w:kern w:val="0"/>
        </w:rPr>
        <w:t>et al.</w:t>
      </w:r>
      <w:r w:rsidR="004735A2" w:rsidRPr="004735A2">
        <w:rPr>
          <w:rFonts w:cs="Arial"/>
          <w:kern w:val="0"/>
        </w:rPr>
        <w:t>, 2013a)</w:t>
      </w:r>
      <w:r w:rsidR="00E16663">
        <w:fldChar w:fldCharType="end"/>
      </w:r>
      <w:r w:rsidR="004735A2">
        <w:t xml:space="preserve">; a comparação dos resultados das medições entre os gêneros </w:t>
      </w:r>
      <w:r w:rsidR="004735A2">
        <w:fldChar w:fldCharType="begin"/>
      </w:r>
      <w:r w:rsidR="004735A2">
        <w:instrText xml:space="preserve"> ADDIN ZOTERO_ITEM CSL_CITATION {"citationID":"oYGZzI8B","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4735A2">
        <w:fldChar w:fldCharType="separate"/>
      </w:r>
      <w:r w:rsidR="004735A2" w:rsidRPr="004735A2">
        <w:rPr>
          <w:rFonts w:cs="Arial"/>
          <w:kern w:val="0"/>
        </w:rPr>
        <w:t>(Gökşen; Kocaman; Yıldırım, 2023)</w:t>
      </w:r>
      <w:r w:rsidR="004735A2">
        <w:fldChar w:fldCharType="end"/>
      </w:r>
      <w:r w:rsidR="00E16663">
        <w:t xml:space="preserve"> e a consulta a um painel de especialistas (validade de conteúdo e adaptação transcultural).</w:t>
      </w:r>
    </w:p>
    <w:p w14:paraId="7449DE66" w14:textId="1153C73A" w:rsidR="00A55562" w:rsidRDefault="00E16663" w:rsidP="00DA3FFE">
      <w:r>
        <w:t>Pela</w:t>
      </w:r>
      <w:r w:rsidR="00DA3FFE">
        <w:t xml:space="preserve"> validade de conteúdo </w:t>
      </w:r>
      <w:r>
        <w:t>foram</w:t>
      </w:r>
      <w:r w:rsidR="00DA3FFE">
        <w:t xml:space="preserve"> avali</w:t>
      </w:r>
      <w:r>
        <w:t>adas</w:t>
      </w:r>
      <w:r w:rsidR="00DA3FFE">
        <w:t xml:space="preserve"> </w:t>
      </w:r>
      <w:r w:rsidR="00DA3FFE" w:rsidRPr="00DA3FFE">
        <w:t>a adequação d</w:t>
      </w:r>
      <w:r w:rsidR="00DA3FFE">
        <w:t>os elementos gráficos (fotografias e design gráfico indicando a região referente a dor no pescoço e nas costas</w:t>
      </w:r>
      <w:r w:rsidR="00A55562">
        <w:t>)</w:t>
      </w:r>
      <w:r w:rsidR="00DA3FFE" w:rsidRPr="00DA3FFE">
        <w:t>; a clareza, facilidade de compreensão e aplicabilidade do instrumento; e a adequação do instrumento ao avaliar dor nas costas</w:t>
      </w:r>
      <w:r w:rsidR="00DA3FFE">
        <w:t>, dor no pescoço</w:t>
      </w:r>
      <w:r w:rsidR="00DA3FFE" w:rsidRPr="00DA3FFE">
        <w:t xml:space="preserve"> e seus fatores associados</w:t>
      </w:r>
      <w:r w:rsidR="00DA3FFE">
        <w:t xml:space="preserve"> </w:t>
      </w:r>
      <w:r w:rsidR="00DA3FFE">
        <w:fldChar w:fldCharType="begin"/>
      </w:r>
      <w:r w:rsidR="00DA3FFE">
        <w:instrText xml:space="preserve"> ADDIN ZOTERO_ITEM CSL_CITATION {"citationID":"Z38UQWkp","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DA3FFE" w:rsidRPr="00E26838">
        <w:rPr>
          <w:lang w:val="es-AR"/>
        </w:rPr>
        <w:instrText xml:space="preserve"> tested by applying the questionnaire to 260 primary schoolchildren, at two different times with a 7-day interval. Results The reproducibility data for the </w:instrText>
      </w:r>
      <w:r w:rsidR="00DA3FFE">
        <w:instrText>ﬁ</w:instrText>
      </w:r>
      <w:r w:rsidR="00DA3FFE" w:rsidRPr="00E26838">
        <w:rPr>
          <w:lang w:val="es-AR"/>
        </w:rPr>
        <w:instrText>rst 20 questions, analyzed using the kappa (k) coef</w:instrText>
      </w:r>
      <w:r w:rsidR="00DA3FFE">
        <w:instrText>ﬁ</w:instrText>
      </w:r>
      <w:r w:rsidR="00DA3FFE" w:rsidRPr="00E26838">
        <w:rPr>
          <w:lang w:val="es-AR"/>
        </w:rPr>
        <w:instrText>cient, were classi</w:instrText>
      </w:r>
      <w:r w:rsidR="00DA3FFE">
        <w:instrText>ﬁ</w:instrText>
      </w:r>
      <w:r w:rsidR="00DA3FFE" w:rsidRPr="00E26838">
        <w:rPr>
          <w:lang w:val="es-AR"/>
        </w:rPr>
        <w:instrText>ed as ‘‘very good’’ (k [ 0.8) or ‘‘good’’ (0.6 \\ k B 0.8). The reproducibility data for the pain intensity question, analyzed using the Wilcoxon test and the intraclass correlation coef</w:instrText>
      </w:r>
      <w:r w:rsidR="00DA3FFE">
        <w:instrText>ﬁ</w:instrText>
      </w:r>
      <w:r w:rsidR="00DA3FFE"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DA3FFE">
        <w:fldChar w:fldCharType="separate"/>
      </w:r>
      <w:r w:rsidR="00DA3FFE" w:rsidRPr="00E26838">
        <w:rPr>
          <w:rFonts w:cs="Arial"/>
          <w:kern w:val="0"/>
          <w:lang w:val="es-AR"/>
        </w:rPr>
        <w:t xml:space="preserve">(Candotti </w:t>
      </w:r>
      <w:r w:rsidR="00DA3FFE" w:rsidRPr="00E26838">
        <w:rPr>
          <w:rFonts w:cs="Arial"/>
          <w:i/>
          <w:iCs/>
          <w:kern w:val="0"/>
          <w:lang w:val="es-AR"/>
        </w:rPr>
        <w:t>et al.</w:t>
      </w:r>
      <w:r w:rsidR="00DA3FFE" w:rsidRPr="00E26838">
        <w:rPr>
          <w:rFonts w:cs="Arial"/>
          <w:kern w:val="0"/>
          <w:lang w:val="es-AR"/>
        </w:rPr>
        <w:t xml:space="preserve">, 2018, 2023; Da Rosa </w:t>
      </w:r>
      <w:r w:rsidR="00DA3FFE" w:rsidRPr="00E26838">
        <w:rPr>
          <w:rFonts w:cs="Arial"/>
          <w:i/>
          <w:iCs/>
          <w:kern w:val="0"/>
          <w:lang w:val="es-AR"/>
        </w:rPr>
        <w:t>et al.</w:t>
      </w:r>
      <w:r w:rsidR="00DA3FFE" w:rsidRPr="00E26838">
        <w:rPr>
          <w:rFonts w:cs="Arial"/>
          <w:kern w:val="0"/>
          <w:lang w:val="es-AR"/>
        </w:rPr>
        <w:t xml:space="preserve">, 2022; Gençbaş; Bebiş, 2019; Noll </w:t>
      </w:r>
      <w:r w:rsidR="00DA3FFE" w:rsidRPr="00E26838">
        <w:rPr>
          <w:rFonts w:cs="Arial"/>
          <w:i/>
          <w:iCs/>
          <w:kern w:val="0"/>
          <w:lang w:val="es-AR"/>
        </w:rPr>
        <w:t>et al.</w:t>
      </w:r>
      <w:r w:rsidR="00DA3FFE" w:rsidRPr="00E26838">
        <w:rPr>
          <w:rFonts w:cs="Arial"/>
          <w:kern w:val="0"/>
          <w:lang w:val="es-AR"/>
        </w:rPr>
        <w:t>, 2013a)</w:t>
      </w:r>
      <w:r w:rsidR="00DA3FFE">
        <w:fldChar w:fldCharType="end"/>
      </w:r>
      <w:r w:rsidR="00DA3FFE" w:rsidRPr="00E26838">
        <w:rPr>
          <w:lang w:val="es-AR"/>
        </w:rPr>
        <w:t>.</w:t>
      </w:r>
      <w:r w:rsidR="00A55562" w:rsidRPr="00E26838">
        <w:rPr>
          <w:lang w:val="es-AR"/>
        </w:rPr>
        <w:t xml:space="preserve"> </w:t>
      </w:r>
      <w:r>
        <w:t>Na</w:t>
      </w:r>
      <w:r w:rsidR="00A55562">
        <w:t xml:space="preserve"> adaptação transcultural o painel foi questionado a </w:t>
      </w:r>
      <w:r>
        <w:t xml:space="preserve">respeito </w:t>
      </w:r>
      <w:r w:rsidR="00A55562">
        <w:t xml:space="preserve">da semântica, idiomática, experiência e conceito da versão inicial em espanhol após a </w:t>
      </w:r>
      <w:r>
        <w:t>tradução</w:t>
      </w:r>
      <w:r w:rsidR="00A55562">
        <w:t xml:space="preserve"> da versão em português</w:t>
      </w:r>
      <w:r>
        <w:t xml:space="preserve"> </w:t>
      </w:r>
      <w:r>
        <w:fldChar w:fldCharType="begin"/>
      </w:r>
      <w:r>
        <w:instrText xml:space="preserve"> ADDIN ZOTERO_ITEM CSL_CITATION {"citationID":"HINEJGJ7","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E16663">
        <w:rPr>
          <w:rFonts w:cs="Arial"/>
          <w:kern w:val="0"/>
        </w:rPr>
        <w:t xml:space="preserve">(Miñana-Signes </w:t>
      </w:r>
      <w:r w:rsidRPr="00E16663">
        <w:rPr>
          <w:rFonts w:cs="Arial"/>
          <w:i/>
          <w:iCs/>
          <w:kern w:val="0"/>
        </w:rPr>
        <w:t>et al.</w:t>
      </w:r>
      <w:r w:rsidRPr="00E16663">
        <w:rPr>
          <w:rFonts w:cs="Arial"/>
          <w:kern w:val="0"/>
        </w:rPr>
        <w:t>, 2021)</w:t>
      </w:r>
      <w:r>
        <w:fldChar w:fldCharType="end"/>
      </w:r>
      <w:r w:rsidR="00A55562">
        <w:t>.</w:t>
      </w:r>
    </w:p>
    <w:p w14:paraId="2C6917A1" w14:textId="5C251AFC" w:rsidR="00A55562" w:rsidRDefault="00271E08" w:rsidP="00DA3FFE">
      <w:r>
        <w:t>Durante os</w:t>
      </w:r>
      <w:r w:rsidR="00A55562">
        <w:t xml:space="preserve"> processos de tradução ocorreu algum tipo de avaliação </w:t>
      </w:r>
      <w:r w:rsidR="00F94FD1">
        <w:t>n</w:t>
      </w:r>
      <w:r w:rsidR="00A55562">
        <w:t>as traduções do português para o inglês</w:t>
      </w:r>
      <w:r w:rsidR="00F94FD1">
        <w:t xml:space="preserve"> das versões originais do BackPEI e BackPEI-A</w:t>
      </w:r>
      <w:r w:rsidR="004923C3">
        <w:t xml:space="preserve"> </w:t>
      </w:r>
      <w:r w:rsidR="004923C3">
        <w:fldChar w:fldCharType="begin"/>
      </w:r>
      <w:r w:rsidR="00F94FD1">
        <w:instrText xml:space="preserve"> ADDIN ZOTERO_ITEM CSL_CITATION {"citationID":"klGLvtKz","properties":{"formattedCitation":"(Candotti {\\i{}et al.}, 2018; Noll {\\i{}et al.}, 2013a)","plainCitation":"(Candotti et al., 2018;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4923C3">
        <w:fldChar w:fldCharType="separate"/>
      </w:r>
      <w:r w:rsidR="00F94FD1" w:rsidRPr="00F94FD1">
        <w:rPr>
          <w:rFonts w:cs="Arial"/>
          <w:kern w:val="0"/>
        </w:rPr>
        <w:t xml:space="preserve">(Candotti </w:t>
      </w:r>
      <w:r w:rsidR="00F94FD1" w:rsidRPr="00F94FD1">
        <w:rPr>
          <w:rFonts w:cs="Arial"/>
          <w:i/>
          <w:iCs/>
          <w:kern w:val="0"/>
        </w:rPr>
        <w:t>et al.</w:t>
      </w:r>
      <w:r w:rsidR="00F94FD1" w:rsidRPr="00F94FD1">
        <w:rPr>
          <w:rFonts w:cs="Arial"/>
          <w:kern w:val="0"/>
        </w:rPr>
        <w:t xml:space="preserve">, 2018; Noll </w:t>
      </w:r>
      <w:r w:rsidR="00F94FD1" w:rsidRPr="00F94FD1">
        <w:rPr>
          <w:rFonts w:cs="Arial"/>
          <w:i/>
          <w:iCs/>
          <w:kern w:val="0"/>
        </w:rPr>
        <w:t>et al.</w:t>
      </w:r>
      <w:r w:rsidR="00F94FD1" w:rsidRPr="00F94FD1">
        <w:rPr>
          <w:rFonts w:cs="Arial"/>
          <w:kern w:val="0"/>
        </w:rPr>
        <w:t>, 2013a)</w:t>
      </w:r>
      <w:r w:rsidR="004923C3">
        <w:fldChar w:fldCharType="end"/>
      </w:r>
      <w:r w:rsidR="00A55562">
        <w:t xml:space="preserve"> e para o espanhol</w:t>
      </w:r>
      <w:r w:rsidR="004923C3">
        <w:t xml:space="preserve"> </w:t>
      </w:r>
      <w:r w:rsidR="004923C3">
        <w:fldChar w:fldCharType="begin"/>
      </w:r>
      <w:r w:rsidR="004923C3">
        <w:instrText xml:space="preserve"> ADDIN ZOTERO_ITEM CSL_CITATION {"citationID":"ipcqWwP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923C3">
        <w:fldChar w:fldCharType="separate"/>
      </w:r>
      <w:r w:rsidR="004923C3" w:rsidRPr="004923C3">
        <w:rPr>
          <w:rFonts w:cs="Arial"/>
          <w:kern w:val="0"/>
        </w:rPr>
        <w:t xml:space="preserve">(Miñana-Signes </w:t>
      </w:r>
      <w:r w:rsidR="004923C3" w:rsidRPr="004923C3">
        <w:rPr>
          <w:rFonts w:cs="Arial"/>
          <w:i/>
          <w:iCs/>
          <w:kern w:val="0"/>
        </w:rPr>
        <w:t>et al.</w:t>
      </w:r>
      <w:r w:rsidR="004923C3" w:rsidRPr="004923C3">
        <w:rPr>
          <w:rFonts w:cs="Arial"/>
          <w:kern w:val="0"/>
        </w:rPr>
        <w:t>, 2021)</w:t>
      </w:r>
      <w:r w:rsidR="004923C3">
        <w:fldChar w:fldCharType="end"/>
      </w:r>
      <w:r w:rsidR="00A55562">
        <w:t xml:space="preserve">. Sendo que para a versão em espanhol essa avaliação ocorreu por um método formal, a adaptação transcultural, enquanto que para as versões em inglês essa avaliação parece ter sido </w:t>
      </w:r>
      <w:r w:rsidR="004923C3">
        <w:t>sem um método formal.</w:t>
      </w:r>
    </w:p>
    <w:p w14:paraId="53CE5B4B" w14:textId="64B14C52" w:rsidR="009401AC" w:rsidRDefault="009401AC" w:rsidP="009401AC">
      <w:r>
        <w:t>As alterações de conceitos, como a expansão para adultos e a inclusão da dor no pescoço, demandaram alterações no questionário para incluir os novos itens</w:t>
      </w:r>
      <w:r w:rsidR="00EA49C8">
        <w:t xml:space="preserve"> ou excluir algum antigo</w:t>
      </w:r>
      <w:r>
        <w:t xml:space="preserve">. Para além disso algumas alterações nos procedimentos foram realizadas em itens referentes a conceitos que foram mantidos. </w:t>
      </w:r>
    </w:p>
    <w:p w14:paraId="12A31FA8" w14:textId="126C4C4E" w:rsidR="009401AC" w:rsidRDefault="009401AC" w:rsidP="009401AC">
      <w:r>
        <w:t>No BackPEI-A são utilizadas fotografias diferentes nos itens referentes a hábitos posturais</w:t>
      </w:r>
      <w:r w:rsidR="00EA49C8">
        <w:t>, que passam a</w:t>
      </w:r>
      <w:r>
        <w:t xml:space="preserve"> utiliza</w:t>
      </w:r>
      <w:r w:rsidR="00EA49C8">
        <w:t>r</w:t>
      </w:r>
      <w:r>
        <w:t xml:space="preserve"> adultos com o objetivo de facilitar a identificação das posturas. Também existem menos opções de posturas para esses itens. </w:t>
      </w:r>
      <w:r w:rsidR="00577186">
        <w:t xml:space="preserve">Na última versão do </w:t>
      </w:r>
      <w:proofErr w:type="spellStart"/>
      <w:r w:rsidR="00577186">
        <w:t>BackPEI-CA</w:t>
      </w:r>
      <w:proofErr w:type="spellEnd"/>
      <w:r w:rsidR="00577186">
        <w:t xml:space="preserve"> foi utilizado um novo design gráfico para facilitar a identificação da região referente a dor nas costas e dor no pescoço</w:t>
      </w:r>
      <w:r w:rsidR="00271E08">
        <w:t xml:space="preserve"> (</w:t>
      </w:r>
      <w:r w:rsidR="00271E08">
        <w:fldChar w:fldCharType="begin"/>
      </w:r>
      <w:r w:rsidR="00271E08">
        <w:instrText xml:space="preserve"> REF _Ref197785880 \h </w:instrText>
      </w:r>
      <w:r w:rsidR="00000000">
        <w:fldChar w:fldCharType="separate"/>
      </w:r>
      <w:r w:rsidR="00271E08">
        <w:fldChar w:fldCharType="end"/>
      </w:r>
      <w:r w:rsidR="00271E08">
        <w:fldChar w:fldCharType="begin"/>
      </w:r>
      <w:r w:rsidR="00271E08">
        <w:instrText xml:space="preserve"> REF _Ref197785888 \h </w:instrText>
      </w:r>
      <w:r w:rsidR="00271E08">
        <w:fldChar w:fldCharType="separate"/>
      </w:r>
      <w:r w:rsidR="00271E08">
        <w:t xml:space="preserve">Figura </w:t>
      </w:r>
      <w:r w:rsidR="00271E08">
        <w:rPr>
          <w:noProof/>
        </w:rPr>
        <w:t>6</w:t>
      </w:r>
      <w:r w:rsidR="00271E08">
        <w:fldChar w:fldCharType="end"/>
      </w:r>
      <w:r w:rsidR="00271E08">
        <w:t>)</w:t>
      </w:r>
      <w:r w:rsidR="00577186">
        <w:t xml:space="preserve"> </w:t>
      </w:r>
      <w:r w:rsidR="00577186">
        <w:fldChar w:fldCharType="begin"/>
      </w:r>
      <w:r w:rsidR="00577186">
        <w:instrText xml:space="preserve"> ADDIN ZOTERO_ITEM CSL_CITATION {"citationID":"qVGu1Avp","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577186">
        <w:fldChar w:fldCharType="separate"/>
      </w:r>
      <w:r w:rsidR="00577186" w:rsidRPr="00577186">
        <w:rPr>
          <w:rFonts w:cs="Arial"/>
          <w:kern w:val="0"/>
        </w:rPr>
        <w:t xml:space="preserve">(Da Rosa </w:t>
      </w:r>
      <w:r w:rsidR="00577186" w:rsidRPr="00577186">
        <w:rPr>
          <w:rFonts w:cs="Arial"/>
          <w:i/>
          <w:iCs/>
          <w:kern w:val="0"/>
        </w:rPr>
        <w:t>et al.</w:t>
      </w:r>
      <w:r w:rsidR="00577186" w:rsidRPr="00577186">
        <w:rPr>
          <w:rFonts w:cs="Arial"/>
          <w:kern w:val="0"/>
        </w:rPr>
        <w:t>, 2022)</w:t>
      </w:r>
      <w:r w:rsidR="00577186">
        <w:fldChar w:fldCharType="end"/>
      </w:r>
      <w:r w:rsidR="00577186">
        <w:t xml:space="preserve">. Esse design foi, posteriormente, implementado no BackPEI-A </w:t>
      </w:r>
      <w:r w:rsidR="00577186">
        <w:fldChar w:fldCharType="begin"/>
      </w:r>
      <w:r w:rsidR="00577186">
        <w:instrText xml:space="preserve"> ADDIN ZOTERO_ITEM CSL_CITATION {"citationID":"AA18NSOX","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577186">
        <w:fldChar w:fldCharType="separate"/>
      </w:r>
      <w:r w:rsidR="00577186" w:rsidRPr="00577186">
        <w:rPr>
          <w:rFonts w:cs="Arial"/>
          <w:kern w:val="0"/>
        </w:rPr>
        <w:t xml:space="preserve">(Candotti </w:t>
      </w:r>
      <w:r w:rsidR="00577186" w:rsidRPr="00577186">
        <w:rPr>
          <w:rFonts w:cs="Arial"/>
          <w:i/>
          <w:iCs/>
          <w:kern w:val="0"/>
        </w:rPr>
        <w:t>et al.</w:t>
      </w:r>
      <w:r w:rsidR="00577186" w:rsidRPr="00577186">
        <w:rPr>
          <w:rFonts w:cs="Arial"/>
          <w:kern w:val="0"/>
        </w:rPr>
        <w:t>, 2023)</w:t>
      </w:r>
      <w:r w:rsidR="00577186">
        <w:fldChar w:fldCharType="end"/>
      </w:r>
      <w:r w:rsidR="00577186">
        <w:t>.</w:t>
      </w:r>
    </w:p>
    <w:p w14:paraId="6183BC31" w14:textId="77777777" w:rsidR="00577186" w:rsidRDefault="00577186" w:rsidP="00577186">
      <w:pPr>
        <w:keepNext/>
      </w:pPr>
      <w:r w:rsidRPr="00577186">
        <w:rPr>
          <w:noProof/>
        </w:rPr>
        <w:lastRenderedPageBreak/>
        <mc:AlternateContent>
          <mc:Choice Requires="wpg">
            <w:drawing>
              <wp:inline distT="0" distB="0" distL="0" distR="0" wp14:anchorId="3D210A39" wp14:editId="343C1552">
                <wp:extent cx="2953162" cy="2486372"/>
                <wp:effectExtent l="0" t="0" r="0" b="9525"/>
                <wp:docPr id="12" name="Agrupar 14"/>
                <wp:cNvGraphicFramePr/>
                <a:graphic xmlns:a="http://schemas.openxmlformats.org/drawingml/2006/main">
                  <a:graphicData uri="http://schemas.microsoft.com/office/word/2010/wordprocessingGroup">
                    <wpg:wgp>
                      <wpg:cNvGrpSpPr/>
                      <wpg:grpSpPr>
                        <a:xfrm>
                          <a:off x="0" y="0"/>
                          <a:ext cx="2953162" cy="2486372"/>
                          <a:chOff x="0" y="0"/>
                          <a:chExt cx="2953162" cy="2486372"/>
                        </a:xfrm>
                      </wpg:grpSpPr>
                      <pic:pic xmlns:pic="http://schemas.openxmlformats.org/drawingml/2006/picture">
                        <pic:nvPicPr>
                          <pic:cNvPr id="13" name="Imagem 13"/>
                          <pic:cNvPicPr>
                            <a:picLocks noChangeAspect="1"/>
                          </pic:cNvPicPr>
                        </pic:nvPicPr>
                        <pic:blipFill>
                          <a:blip r:embed="rId25"/>
                          <a:stretch>
                            <a:fillRect/>
                          </a:stretch>
                        </pic:blipFill>
                        <pic:spPr>
                          <a:xfrm>
                            <a:off x="0" y="0"/>
                            <a:ext cx="1486107" cy="2486372"/>
                          </a:xfrm>
                          <a:prstGeom prst="rect">
                            <a:avLst/>
                          </a:prstGeom>
                        </pic:spPr>
                      </pic:pic>
                      <pic:pic xmlns:pic="http://schemas.openxmlformats.org/drawingml/2006/picture">
                        <pic:nvPicPr>
                          <pic:cNvPr id="14" name="Imagem 14"/>
                          <pic:cNvPicPr>
                            <a:picLocks noChangeAspect="1"/>
                          </pic:cNvPicPr>
                        </pic:nvPicPr>
                        <pic:blipFill>
                          <a:blip r:embed="rId26"/>
                          <a:stretch>
                            <a:fillRect/>
                          </a:stretch>
                        </pic:blipFill>
                        <pic:spPr>
                          <a:xfrm>
                            <a:off x="1486107" y="0"/>
                            <a:ext cx="1467055" cy="2486372"/>
                          </a:xfrm>
                          <a:prstGeom prst="rect">
                            <a:avLst/>
                          </a:prstGeom>
                        </pic:spPr>
                      </pic:pic>
                    </wpg:wgp>
                  </a:graphicData>
                </a:graphic>
              </wp:inline>
            </w:drawing>
          </mc:Choice>
          <mc:Fallback xmlns:w16sdtfl="http://schemas.microsoft.com/office/word/2024/wordml/sdtformatlock" xmlns:w16du="http://schemas.microsoft.com/office/word/2023/wordml/word16du">
            <w:pict>
              <v:group w14:anchorId="28F12C4D" id="Agrupar 14" o:spid="_x0000_s1026" style="width:232.55pt;height:195.8pt;mso-position-horizontal-relative:char;mso-position-vertical-relative:line" coordsize="29531,24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3" o:spid="_x0000_s1027" type="#_x0000_t75" style="position:absolute;width:14861;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">
                  <v:imagedata r:id="rId27" o:title=""/>
                </v:shape>
                <v:shape id="Imagem 14" o:spid="_x0000_s1028" type="#_x0000_t75" style="position:absolute;left:14861;width:14670;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">
                  <v:imagedata r:id="rId28" o:title=""/>
                </v:shape>
                <w10:anchorlock/>
              </v:group>
            </w:pict>
          </mc:Fallback>
        </mc:AlternateContent>
      </w:r>
    </w:p>
    <w:p w14:paraId="4D1A70B4" w14:textId="36FEE5BD" w:rsidR="00577186" w:rsidRDefault="00577186" w:rsidP="00577186">
      <w:pPr>
        <w:pStyle w:val="Legenda"/>
      </w:pPr>
      <w:bookmarkStart w:id="10" w:name="_Ref197785888"/>
      <w:bookmarkStart w:id="11" w:name="_Ref197785880"/>
      <w:r>
        <w:t xml:space="preserve">Figura </w:t>
      </w:r>
      <w:r>
        <w:fldChar w:fldCharType="begin"/>
      </w:r>
      <w:r>
        <w:instrText xml:space="preserve"> SEQ Figura \* ARABIC </w:instrText>
      </w:r>
      <w:r>
        <w:fldChar w:fldCharType="separate"/>
      </w:r>
      <w:r>
        <w:rPr>
          <w:noProof/>
        </w:rPr>
        <w:t>6</w:t>
      </w:r>
      <w:r>
        <w:rPr>
          <w:noProof/>
        </w:rPr>
        <w:fldChar w:fldCharType="end"/>
      </w:r>
      <w:bookmarkEnd w:id="10"/>
      <w:r>
        <w:t xml:space="preserve"> - D</w:t>
      </w:r>
      <w:r w:rsidRPr="00666E71">
        <w:t>esign gráfico para apoio aos itens relativos à dor</w:t>
      </w:r>
      <w:bookmarkEnd w:id="11"/>
    </w:p>
    <w:p w14:paraId="16E51E0F" w14:textId="77777777" w:rsidR="00E26838" w:rsidRDefault="00E26838" w:rsidP="00EA49C8">
      <w:pPr>
        <w:spacing w:before="240"/>
      </w:pPr>
    </w:p>
    <w:p w14:paraId="330B4725" w14:textId="048C56A8" w:rsidR="00EA49C8" w:rsidRPr="00EA49C8" w:rsidRDefault="00EA49C8" w:rsidP="00EA49C8">
      <w:pPr>
        <w:spacing w:before="240"/>
      </w:pPr>
      <w:r w:rsidRPr="00EA49C8">
        <w:t xml:space="preserve">Durante a coleta de dados para avaliar a confiabilidade teste-reteste do </w:t>
      </w:r>
      <w:proofErr w:type="spellStart"/>
      <w:r w:rsidRPr="00EA49C8">
        <w:t>BackPEI-CA</w:t>
      </w:r>
      <w:proofErr w:type="spellEnd"/>
      <w:r w:rsidRPr="00EA49C8">
        <w:t xml:space="preserve">, ocorreu a pandemia da Covid-19. Isso acarretou a impossibilidade de aplicação dos questionários impressos. A pesquisa foi interrompida e os pesquisadores adaptaram o questionário para um formulário digital, retomando a coleta de dados de forma virtual. Assim, o sistema de medição foi avaliado com a aplicação nos dois formatos, com a avaliação científica indicando a adequação dos procedimentos segundo a confiabilidade teste-reteste </w:t>
      </w:r>
      <w:r w:rsidRPr="00EA49C8">
        <w:fldChar w:fldCharType="begin"/>
      </w:r>
      <w:r w:rsidRPr="00EA49C8">
        <w:instrText xml:space="preserve"> ADDIN ZOTERO_ITEM CSL_CITATION {"citationID":"JavrR83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EA49C8">
        <w:fldChar w:fldCharType="separate"/>
      </w:r>
      <w:r w:rsidRPr="00EA49C8">
        <w:rPr>
          <w:rFonts w:cs="Arial"/>
          <w:kern w:val="0"/>
        </w:rPr>
        <w:t xml:space="preserve">(Da Rosa </w:t>
      </w:r>
      <w:r w:rsidRPr="00EA49C8">
        <w:rPr>
          <w:rFonts w:cs="Arial"/>
          <w:i/>
          <w:iCs/>
          <w:kern w:val="0"/>
        </w:rPr>
        <w:t>et al.</w:t>
      </w:r>
      <w:r w:rsidRPr="00EA49C8">
        <w:rPr>
          <w:rFonts w:cs="Arial"/>
          <w:kern w:val="0"/>
        </w:rPr>
        <w:t>, 2022)</w:t>
      </w:r>
      <w:r w:rsidRPr="00EA49C8">
        <w:fldChar w:fldCharType="end"/>
      </w:r>
      <w:r w:rsidRPr="00EA49C8">
        <w:t xml:space="preserve">. Desta forma, há uma alteração dos procedimentos relacionados ao formato de aplicação do questionário. Posteriormente Candotti e colaboradores </w:t>
      </w:r>
      <w:r w:rsidRPr="00EA49C8">
        <w:fldChar w:fldCharType="begin"/>
      </w:r>
      <w:r w:rsidRPr="00EA49C8">
        <w:instrText xml:space="preserve"> ADDIN ZOTERO_ITEM CSL_CITATION {"citationID":"2cTUzRX6","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Pr="00EA49C8">
        <w:fldChar w:fldCharType="separate"/>
      </w:r>
      <w:r w:rsidRPr="00EA49C8">
        <w:rPr>
          <w:rFonts w:cs="Arial"/>
        </w:rPr>
        <w:t>(2023)</w:t>
      </w:r>
      <w:r w:rsidRPr="00EA49C8">
        <w:fldChar w:fldCharType="end"/>
      </w:r>
      <w:r w:rsidRPr="00EA49C8">
        <w:t xml:space="preserve"> avaliaram a confiabilidade teste-reteste do questionário digital, também considerando o procedimento adequado para adultos.</w:t>
      </w:r>
    </w:p>
    <w:p w14:paraId="0CD8EF31" w14:textId="77777777" w:rsidR="00577186" w:rsidRPr="009401AC" w:rsidRDefault="00577186" w:rsidP="009401AC"/>
    <w:p w14:paraId="48A9E9B1" w14:textId="2AF32779" w:rsidR="00040147" w:rsidRDefault="00040147" w:rsidP="00040147">
      <w:pPr>
        <w:pStyle w:val="Ttulo1"/>
      </w:pPr>
      <w:r>
        <w:t>DISCUSSÃO</w:t>
      </w:r>
    </w:p>
    <w:p w14:paraId="39B5AFCF" w14:textId="709DDF84" w:rsidR="00AD5B1B" w:rsidRPr="00320814" w:rsidRDefault="00AD5B1B" w:rsidP="00AD5B1B">
      <w:r w:rsidRPr="00320814">
        <w:t>Os resultados indicam uma valorização da avaliação científica dos elementos, compreendida como a verificação da estrutura epistemológica</w:t>
      </w:r>
      <w:r w:rsidR="00BB2701">
        <w:t xml:space="preserve">, </w:t>
      </w:r>
      <w:r w:rsidRPr="00320814">
        <w:t>caracterização, representação e procedimentos</w:t>
      </w:r>
      <w:r w:rsidR="00BB2701">
        <w:t xml:space="preserve">, </w:t>
      </w:r>
      <w:r w:rsidRPr="00320814">
        <w:t>por meio de métodos sistemáticos de coleta de dados, análise e avaliação.</w:t>
      </w:r>
    </w:p>
    <w:p w14:paraId="0A265B6A" w14:textId="17B2A060" w:rsidR="00AD5B1B" w:rsidRPr="005B22F5" w:rsidRDefault="00AD5B1B" w:rsidP="00AD5B1B">
      <w:pPr>
        <w:rPr>
          <w:color w:val="FF0000"/>
        </w:rPr>
      </w:pPr>
      <w:r w:rsidRPr="00320814">
        <w:t xml:space="preserve">Embora essa avaliação não seja inerente ao processo de medição, sua aplicação parece estar relacionada às heurísticas próprias da ciência da saúde e, consequentemente, à clinimetria. A caracterização, por exemplo, pode ocorrer de </w:t>
      </w:r>
      <w:r w:rsidRPr="00320814">
        <w:lastRenderedPageBreak/>
        <w:t>diferentes formas. Na definição operacional, o elemento é caracterizado com base nos próprios procedimentos do sistema de medição, como ocorre no caso do índice de massa corporal (IMC)</w:t>
      </w:r>
      <w:r w:rsidR="005008FD">
        <w:t xml:space="preserve"> e a escala de </w:t>
      </w:r>
      <w:proofErr w:type="spellStart"/>
      <w:r w:rsidR="005008FD">
        <w:t>Apgar</w:t>
      </w:r>
      <w:proofErr w:type="spellEnd"/>
      <w:r w:rsidR="005008FD">
        <w:t>.</w:t>
      </w:r>
      <w:r w:rsidR="005B22F5">
        <w:t xml:space="preserve"> </w:t>
      </w:r>
      <w:r w:rsidRPr="00320814">
        <w:t>Outra abordagem consiste na caracterização implícita, realizada por meio da relação entre conceitos, como se observa na síndrome metabólica e na fragilidade</w:t>
      </w:r>
      <w:r w:rsidR="005008FD">
        <w:t>.</w:t>
      </w:r>
      <w:r w:rsidR="005B22F5">
        <w:t xml:space="preserve"> </w:t>
      </w:r>
      <w:r w:rsidRPr="00320814">
        <w:t>Há também a caracterização explícita, que estabelece critérios diretos para definição dos elementos</w:t>
      </w:r>
      <w:r w:rsidR="005008FD">
        <w:t xml:space="preserve"> como amplitude de movimento do ombro e escoliose </w:t>
      </w:r>
      <w:r w:rsidR="005008FD">
        <w:fldChar w:fldCharType="begin"/>
      </w:r>
      <w:r w:rsidR="005008FD">
        <w:instrText xml:space="preserve"> ADDIN ZOTERO_ITEM CSL_CITATION {"citationID":"qbupCv2r","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rsidR="005008FD">
        <w:fldChar w:fldCharType="separate"/>
      </w:r>
      <w:r w:rsidR="005008FD" w:rsidRPr="00BB2701">
        <w:rPr>
          <w:rFonts w:cs="Arial"/>
        </w:rPr>
        <w:t>(Bradburn; Cartwright; Fuller, 2016; Cartwright; Runhardt, 2018)</w:t>
      </w:r>
      <w:r w:rsidR="005008FD">
        <w:fldChar w:fldCharType="end"/>
      </w:r>
      <w:r w:rsidR="005008FD">
        <w:t>.</w:t>
      </w:r>
      <w:r w:rsidR="005B22F5">
        <w:t xml:space="preserve"> </w:t>
      </w:r>
    </w:p>
    <w:p w14:paraId="7C8DA25C" w14:textId="69F6A947" w:rsidR="00AD5B1B" w:rsidRPr="00320814" w:rsidRDefault="00AD5B1B" w:rsidP="00AD5B1B">
      <w:r w:rsidRPr="00320814">
        <w:t xml:space="preserve">Ainda que os conceitos científicos sejam produzidos por meio de métodos padronizados de coleta de dados, análise e avaliação, sua aplicação em um sistema de medição não exige, necessariamente, um processo formal de avaliação científica para cada elemento da caracterização. O mesmo princípio se aplica à representação e aos procedimentos. No entanto, </w:t>
      </w:r>
      <w:r w:rsidR="0077715E">
        <w:t>entre as</w:t>
      </w:r>
      <w:r w:rsidR="0077715E" w:rsidRPr="00320814">
        <w:t xml:space="preserve"> fonte</w:t>
      </w:r>
      <w:r w:rsidR="0077715E">
        <w:t>s foi observado que</w:t>
      </w:r>
      <w:r w:rsidR="0077715E" w:rsidRPr="00320814">
        <w:t xml:space="preserve"> </w:t>
      </w:r>
      <w:r w:rsidRPr="00320814">
        <w:t>todos os elementos</w:t>
      </w:r>
      <w:r w:rsidR="0077715E">
        <w:t xml:space="preserve"> da estrutura epistemológica passaram por algum tipo de avaliação científica</w:t>
      </w:r>
      <w:r w:rsidRPr="00320814">
        <w:t>.</w:t>
      </w:r>
    </w:p>
    <w:p w14:paraId="609A8DBE" w14:textId="75FE88BC" w:rsidR="00AD5B1B" w:rsidRPr="00320814" w:rsidRDefault="00AD5B1B" w:rsidP="00AD5B1B">
      <w:r w:rsidRPr="00320814">
        <w:t xml:space="preserve">Os hábitos posturais representam um conceito relevante para o BackPEI, embora nenhuma das fontes analisadas os </w:t>
      </w:r>
      <w:r w:rsidRPr="00A54D77">
        <w:t xml:space="preserve">caracterize de maneira objetiva, por outro lado, a caracterização é demonstrada a partir da concordância </w:t>
      </w:r>
      <w:r w:rsidR="005B22F5" w:rsidRPr="00A54D77">
        <w:t xml:space="preserve">com </w:t>
      </w:r>
      <w:r w:rsidRPr="00A54D77">
        <w:t xml:space="preserve">o sistema </w:t>
      </w:r>
      <w:proofErr w:type="spellStart"/>
      <w:r w:rsidRPr="00A54D77">
        <w:t>LADy</w:t>
      </w:r>
      <w:proofErr w:type="spellEnd"/>
      <w:r w:rsidR="00EE63F2" w:rsidRPr="00A54D77">
        <w:t xml:space="preserve">, </w:t>
      </w:r>
      <w:r w:rsidRPr="00A54D77">
        <w:t>que também realiza a medição de hábitos posturais</w:t>
      </w:r>
      <w:r w:rsidR="00BB2701" w:rsidRPr="00A54D77">
        <w:t xml:space="preserve"> </w:t>
      </w:r>
      <w:r w:rsidR="00BB2701" w:rsidRPr="00A54D77">
        <w:fldChar w:fldCharType="begin"/>
      </w:r>
      <w:r w:rsidR="00BB2701" w:rsidRPr="00A54D77">
        <w:instrText xml:space="preserve"> ADDIN ZOTERO_ITEM CSL_CITATION {"citationID":"eVgkHnIA","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BB2701" w:rsidRPr="00A54D77">
        <w:fldChar w:fldCharType="separate"/>
      </w:r>
      <w:r w:rsidR="00BB2701" w:rsidRPr="00A54D77">
        <w:rPr>
          <w:rFonts w:cs="Arial"/>
          <w:kern w:val="0"/>
        </w:rPr>
        <w:t xml:space="preserve">(Antoniolli </w:t>
      </w:r>
      <w:r w:rsidR="00BB2701" w:rsidRPr="00A54D77">
        <w:rPr>
          <w:rFonts w:cs="Arial"/>
          <w:i/>
          <w:iCs/>
          <w:kern w:val="0"/>
        </w:rPr>
        <w:t>et al.</w:t>
      </w:r>
      <w:r w:rsidR="00BB2701" w:rsidRPr="00A54D77">
        <w:rPr>
          <w:rFonts w:cs="Arial"/>
          <w:kern w:val="0"/>
        </w:rPr>
        <w:t>, 2015)</w:t>
      </w:r>
      <w:r w:rsidR="00BB2701" w:rsidRPr="00A54D77">
        <w:fldChar w:fldCharType="end"/>
      </w:r>
      <w:r w:rsidRPr="00A54D77">
        <w:t>. A</w:t>
      </w:r>
      <w:r w:rsidRPr="00320814">
        <w:t>ssim, na clinimetria, torna-se essencial o desenvolvimento de métodos para a avaliação científica da caracterização, representação e procedimentos, sendo fundamental compreender quais</w:t>
      </w:r>
      <w:r>
        <w:t xml:space="preserve"> destes</w:t>
      </w:r>
      <w:r w:rsidRPr="00320814">
        <w:t xml:space="preserve"> elementos são contemplados por cada abordagem metodológica empregada.</w:t>
      </w:r>
    </w:p>
    <w:p w14:paraId="243CA8A3" w14:textId="5650614E" w:rsidR="00AD5B1B" w:rsidRPr="00320814" w:rsidRDefault="00AD5B1B" w:rsidP="00AD5B1B">
      <w:r w:rsidRPr="00320814">
        <w:t>Esta revisão identificou uma ampla variedade de termos para descrever um mesmo método de análise, o que dificulta a compreensão da metodologia dos estudos e do propósito de cada técnica empregada. Problema semelhante foi observado em outra revisão de escopo sobre métodos de avaliação dinâmica do ombro, na qual o mesmo termo foi utilizado para designar metodologias distintas</w:t>
      </w:r>
      <w:r w:rsidR="00BB2701">
        <w:t xml:space="preserve"> </w:t>
      </w:r>
      <w:r w:rsidR="00BB2701">
        <w:fldChar w:fldCharType="begin"/>
      </w:r>
      <w:r w:rsidR="00BB2701">
        <w:instrText xml:space="preserve"> ADDIN ZOTERO_ITEM CSL_CITATION {"citationID":"In57Cl6U","properties":{"formattedCitation":"(Beraldo; Silva; Candotti, 2022)","plainCitation":"(Beraldo; Silva; Candotti, 2022)","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schema":"https://github.com/citation-style-language/schema/raw/master/csl-citation.json"} </w:instrText>
      </w:r>
      <w:r w:rsidR="00BB2701">
        <w:fldChar w:fldCharType="separate"/>
      </w:r>
      <w:r w:rsidR="00BB2701" w:rsidRPr="00BB2701">
        <w:rPr>
          <w:rFonts w:cs="Arial"/>
        </w:rPr>
        <w:t>(Beraldo; Silva; Candotti, 2022)</w:t>
      </w:r>
      <w:r w:rsidR="00BB2701">
        <w:fldChar w:fldCharType="end"/>
      </w:r>
      <w:r w:rsidRPr="00320814">
        <w:t>. Os autores sugerem que a adoção de guias metodológicos específicos para a clinimetria pode contribuir para minimizar essa inconsistência.</w:t>
      </w:r>
    </w:p>
    <w:p w14:paraId="461E3D4C" w14:textId="399C0FB3" w:rsidR="00AD5B1B" w:rsidRDefault="00AD5B1B" w:rsidP="00AD5B1B">
      <w:r w:rsidRPr="00320814">
        <w:t>Entre as fontes revisadas, apenas uma relatou o uso de um guia metodológico desse tipo. Candotti et al.</w:t>
      </w:r>
      <w:r w:rsidR="00BB2701">
        <w:t xml:space="preserve"> </w:t>
      </w:r>
      <w:r w:rsidR="00BB2701">
        <w:fldChar w:fldCharType="begin"/>
      </w:r>
      <w:r w:rsidR="00BB2701">
        <w:instrText xml:space="preserve"> ADDIN ZOTERO_ITEM CSL_CITATION {"citationID":"xEUT1Nop","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indicaram seguir as diretrizes da iniciativa COSMIN </w:t>
      </w:r>
      <w:r w:rsidR="00BB2701">
        <w:fldChar w:fldCharType="begin"/>
      </w:r>
      <w:r w:rsidR="00BB2701">
        <w:instrText xml:space="preserve"> ADDIN ZOTERO_ITEM CSL_CITATION {"citationID":"CKEUYrBf","properties":{"formattedCitation":"(Mokkink, Lidwine B {\\i{}et al.}, 2010)","plainCitation":"(Mokkink, Lidwine B et al., 2010)","noteIndex":0},"citationItems":[{"id":331,"uris":["http://zotero.org/users/8796872/items/9R5B3Z79"],"itemData":{"id":331,"type":"article-journal","abstract":"Background: The COSMIN checklist (COnsensus-based Standards for the selection of health status Measurement INstruments) was developed in an international Delphi study to evaluate the methodological quality of studies on measurement properties of health-related patient reported outcomes (HR-PROs). In this paper, we explain our choices for the design requirements and preferred statistical methods for which no evidence is available in the literature or on which the Delphi panel members had substantial discussion.\nMethods: The issues described in this paper are a reflection of the Delphi process in which 43 panel members participated.\nResults: The topics discussed are internal consistency (relevance for reflective and formative models, and distinction with unidimensionality), content validity (judging relevance and comprehensiveness), hypotheses testing as an aspect of construct validity (specificity of hypotheses), criterion validity (relevance for PROs), and responsiveness (concept and relation to validity, and (in) appropriate measures).\nConclusions: We expect that this paper will contribute to a better understanding of the rationale behind the items, thereby enhancing the acceptance and use of the COSMIN checklist.","container-title":"BMC Medical Research Methodology","DOI":"10.1186/1471-2288-10-22","ISSN":"1471-2288","issue":"1","journalAbbreviation":"BMC Med Res Methodol","language":"en","page":"22","source":"DOI.org (Crossref)","title":"The COSMIN checklist for evaluating the methodological quality of studies on measurement properties: A clarification of its content","title-short":"The COSMIN checklist for evaluating the methodological quality of studies on measurement properties","volume":"10","author":[{"family":"Mokkink","given":"Lidwine B"},{"family":"Terwee","given":"Caroline B"},{"family":"Knol","given":"Dirk L"},{"family":"Stratford","given":"Paul W"},{"family":"Alonso","given":"Jordi"},{"family":"Patrick","given":"Donald L"},{"family":"Bouter","given":"Lex M"},{"family":"Vet","given":"Henrica CW","dropping-particle":"de"}],"issued":{"date-parts":[["2010",12]]}}}],"schema":"https://github.com/citation-style-language/schema/raw/master/csl-citation.json"} </w:instrText>
      </w:r>
      <w:r w:rsidR="00BB2701">
        <w:fldChar w:fldCharType="separate"/>
      </w:r>
      <w:r w:rsidR="00BB2701" w:rsidRPr="00BB2701">
        <w:rPr>
          <w:rFonts w:cs="Arial"/>
          <w:kern w:val="0"/>
        </w:rPr>
        <w:t xml:space="preserve">(Mokkink, Lidwine B </w:t>
      </w:r>
      <w:r w:rsidR="00BB2701" w:rsidRPr="00BB2701">
        <w:rPr>
          <w:rFonts w:cs="Arial"/>
          <w:i/>
          <w:iCs/>
          <w:kern w:val="0"/>
        </w:rPr>
        <w:t>et al.</w:t>
      </w:r>
      <w:r w:rsidR="00BB2701" w:rsidRPr="00BB2701">
        <w:rPr>
          <w:rFonts w:cs="Arial"/>
          <w:kern w:val="0"/>
        </w:rPr>
        <w:t>, 2010)</w:t>
      </w:r>
      <w:r w:rsidR="00BB2701">
        <w:fldChar w:fldCharType="end"/>
      </w:r>
      <w:r w:rsidRPr="00320814">
        <w:t xml:space="preserve">. No entanto, a COSMIN classifica parte da metodologia empregada pelas autoras como “erro de medição teste-reteste”, um </w:t>
      </w:r>
      <w:r w:rsidRPr="00320814">
        <w:lastRenderedPageBreak/>
        <w:t xml:space="preserve">termo que as autoras não reconhecem como </w:t>
      </w:r>
      <w:r>
        <w:t xml:space="preserve">uma </w:t>
      </w:r>
      <w:r w:rsidRPr="00320814">
        <w:t>metodologia específica e tampouco utilizam</w:t>
      </w:r>
      <w:r w:rsidR="00BB2701">
        <w:t xml:space="preserve"> </w:t>
      </w:r>
      <w:r w:rsidR="00BB2701">
        <w:fldChar w:fldCharType="begin"/>
      </w:r>
      <w:r w:rsidR="00BB2701">
        <w:instrText xml:space="preserve"> ADDIN ZOTERO_ITEM CSL_CITATION {"citationID":"OfAZeiSx","properties":{"formattedCitation":"(Mokkink, Lidwine B. {\\i{}et al.}, 2010)","plainCitation":"(Mokkink, Lidwine B. et al., 2010)","noteIndex":0},"citationItems":[{"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schema":"https://github.com/citation-style-language/schema/raw/master/csl-citation.json"} </w:instrText>
      </w:r>
      <w:r w:rsidR="00BB2701">
        <w:fldChar w:fldCharType="separate"/>
      </w:r>
      <w:r w:rsidR="00BB2701" w:rsidRPr="00BB2701">
        <w:rPr>
          <w:rFonts w:cs="Arial"/>
          <w:kern w:val="0"/>
        </w:rPr>
        <w:t xml:space="preserve">(Mokkink, Lidwine B. </w:t>
      </w:r>
      <w:r w:rsidR="00BB2701" w:rsidRPr="00BB2701">
        <w:rPr>
          <w:rFonts w:cs="Arial"/>
          <w:i/>
          <w:iCs/>
          <w:kern w:val="0"/>
        </w:rPr>
        <w:t>et al.</w:t>
      </w:r>
      <w:r w:rsidR="00BB2701" w:rsidRPr="00BB2701">
        <w:rPr>
          <w:rFonts w:cs="Arial"/>
          <w:kern w:val="0"/>
        </w:rPr>
        <w:t>, 2010)</w:t>
      </w:r>
      <w:r w:rsidR="00BB2701">
        <w:fldChar w:fldCharType="end"/>
      </w:r>
      <w:r w:rsidRPr="00320814">
        <w:t xml:space="preserve">. </w:t>
      </w:r>
      <w:r>
        <w:t>Porém, c</w:t>
      </w:r>
      <w:r w:rsidRPr="00320814">
        <w:t>aso Candotti e colaboradoras</w:t>
      </w:r>
      <w:r w:rsidR="00BB2701">
        <w:t xml:space="preserve"> </w:t>
      </w:r>
      <w:r w:rsidR="00BB2701">
        <w:fldChar w:fldCharType="begin"/>
      </w:r>
      <w:r w:rsidR="00BB2701">
        <w:instrText xml:space="preserve"> ADDIN ZOTERO_ITEM CSL_CITATION {"citationID":"D9PQ5Wbd","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tivessem adotado integralmente </w:t>
      </w:r>
      <w:r w:rsidR="00BB2701">
        <w:t>o</w:t>
      </w:r>
      <w:r w:rsidRPr="00320814">
        <w:t xml:space="preserve"> estabelecid</w:t>
      </w:r>
      <w:r w:rsidR="00BB2701">
        <w:t>o</w:t>
      </w:r>
      <w:r w:rsidRPr="00320814">
        <w:t xml:space="preserve"> pela COSMIN, a confusão terminológica seria ampliada, pois essa seria a única fonte a utilizar o termo “erro de medição teste-reteste” e a única a tratá-lo como uma metodologia distinta da “confiabilidade teste-reteste”.</w:t>
      </w:r>
    </w:p>
    <w:p w14:paraId="6E3FECC7" w14:textId="1045FF95" w:rsidR="00AD5B1B" w:rsidRDefault="00AD5B1B" w:rsidP="00AD5B1B">
      <w:r w:rsidRPr="00320814">
        <w:t>Ao indicar uma referência, Candotti e colaboradoras</w:t>
      </w:r>
      <w:r w:rsidR="00BB2701">
        <w:t xml:space="preserve"> </w:t>
      </w:r>
      <w:r w:rsidR="00BB2701">
        <w:fldChar w:fldCharType="begin"/>
      </w:r>
      <w:r w:rsidR="00BB2701">
        <w:instrText xml:space="preserve"> ADDIN ZOTERO_ITEM CSL_CITATION {"citationID":"d9hnCICX","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oferecem um esclarecimento sobre o propósito dos métodos empregados. A COSMIN, por exemplo, define confiabilidade como </w:t>
      </w:r>
    </w:p>
    <w:p w14:paraId="256B76D2" w14:textId="77777777" w:rsidR="00AD5B1B" w:rsidRDefault="00AD5B1B" w:rsidP="00AD5B1B">
      <w:pPr>
        <w:pStyle w:val="Citao"/>
      </w:pPr>
      <w:r>
        <w:t xml:space="preserve">o grau </w:t>
      </w:r>
      <w:r w:rsidRPr="00123056">
        <w:t xml:space="preserve">no qual uma medição está livre de erros de medição [e] </w:t>
      </w:r>
      <w:proofErr w:type="spellStart"/>
      <w:r w:rsidRPr="00123056">
        <w:t>a</w:t>
      </w:r>
      <w:proofErr w:type="spellEnd"/>
      <w:r w:rsidRPr="00123056">
        <w:t xml:space="preserve"> medida em que as pontuações de pacientes que não mudaram permanecem as mesmas em repetidas medições sob várias condições: por exemplo, [...] ao longo do tempo (teste-reteste) </w:t>
      </w:r>
      <w:r w:rsidRPr="00123056">
        <w:fldChar w:fldCharType="begin"/>
      </w:r>
      <w:r w:rsidRPr="00123056">
        <w:instrText xml:space="preserve"> ADDIN ZOTERO_ITEM CSL_CITATION {"citationID":"KNrrMdFS","properties":{"formattedCitation":"(Mokkink, L B {\\i{}et al.}, 2010, p. 743)","plainCitation":"(Mokkink, L B et al., 2010, p. 743)","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locator":"743","label":"page"}],"schema":"https://github.com/citation-style-language/schema/raw/master/csl-citation.json"} </w:instrText>
      </w:r>
      <w:r w:rsidRPr="00123056">
        <w:fldChar w:fldCharType="separate"/>
      </w:r>
      <w:r w:rsidRPr="00123056">
        <w:t>(Mokkink, L B et al., 2010, p. 743)</w:t>
      </w:r>
      <w:r w:rsidRPr="00123056">
        <w:fldChar w:fldCharType="end"/>
      </w:r>
      <w:r>
        <w:t>.</w:t>
      </w:r>
    </w:p>
    <w:p w14:paraId="1A0964D7" w14:textId="77777777" w:rsidR="00EE63F2" w:rsidRDefault="00EE63F2" w:rsidP="00AD5B1B"/>
    <w:p w14:paraId="26BA18C1" w14:textId="1227EC38" w:rsidR="00AD5B1B" w:rsidRPr="00320814" w:rsidRDefault="00AD5B1B" w:rsidP="00AD5B1B">
      <w:r w:rsidRPr="00A54D77">
        <w:t>Com base nessa definição, é possível determinar que os métodos utilizados n</w:t>
      </w:r>
      <w:r w:rsidR="003913D4" w:rsidRPr="00A54D77">
        <w:t>os procedimentos de</w:t>
      </w:r>
      <w:r w:rsidRPr="00A54D77">
        <w:t xml:space="preserve"> </w:t>
      </w:r>
      <w:r w:rsidR="003913D4" w:rsidRPr="00A54D77">
        <w:t>‘</w:t>
      </w:r>
      <w:r w:rsidRPr="00A54D77">
        <w:t>confiabilidade</w:t>
      </w:r>
      <w:r w:rsidR="003913D4" w:rsidRPr="00A54D77">
        <w:t xml:space="preserve"> </w:t>
      </w:r>
      <w:r w:rsidRPr="00A54D77">
        <w:t>teste-reteste</w:t>
      </w:r>
      <w:r w:rsidR="003913D4" w:rsidRPr="00A54D77">
        <w:t>’</w:t>
      </w:r>
      <w:r w:rsidRPr="00A54D77">
        <w:t xml:space="preserve"> concentram-se na avaliação da qualidade operacional do sistema de medição, estando, portanto, direcionados aos procedimentos, e não à caracterização ou à representação. Para mitigar a confusão decorrente da diversidade de termos</w:t>
      </w:r>
      <w:r w:rsidRPr="00320814">
        <w:t>, metodologias e conceitos, seria recomendável que os autores apresentassem definições claras para os termos empregados na metodologia ou recorressem a referências que explicitem tais definições, permitindo uma compreensão precisa dos objetivos e da abordagem de cada estudo.</w:t>
      </w:r>
    </w:p>
    <w:p w14:paraId="4C545C02" w14:textId="1C33B084" w:rsidR="00AD5B1B" w:rsidRPr="00320814" w:rsidRDefault="00AD5B1B" w:rsidP="00AD5B1B">
      <w:r w:rsidRPr="00320814">
        <w:t xml:space="preserve">O mesmo método, ou seus elementos, pode ser aplicado para finalidades distintas. O índice de </w:t>
      </w:r>
      <w:proofErr w:type="spellStart"/>
      <w:r w:rsidRPr="00320814">
        <w:t>kappa</w:t>
      </w:r>
      <w:proofErr w:type="spellEnd"/>
      <w:r w:rsidRPr="00320814">
        <w:t>, por exemplo, foi amplamente utilizado para avaliar os procedimentos por meio da confiabilidade teste-reteste</w:t>
      </w:r>
      <w:r w:rsidR="00BB2701">
        <w:t xml:space="preserve"> </w:t>
      </w:r>
      <w:r w:rsidR="00BB2701">
        <w:fldChar w:fldCharType="begin"/>
      </w:r>
      <w:r w:rsidR="00BB2701">
        <w:instrText xml:space="preserve"> ADDIN ZOTERO_ITEM CSL_CITATION {"citationID":"wWm1qnOc","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BB2701" w:rsidRPr="00E26838">
        <w:rPr>
          <w:lang w:val="es-AR"/>
        </w:rPr>
        <w:instrText xml:space="preserve"> tested by applying the questionnaire to 260 primary schoolchildren, at two different times with a 7-day interval. Results The reproducibility data for the </w:instrText>
      </w:r>
      <w:r w:rsidR="00BB2701">
        <w:instrText>ﬁ</w:instrText>
      </w:r>
      <w:r w:rsidR="00BB2701" w:rsidRPr="00E26838">
        <w:rPr>
          <w:lang w:val="es-AR"/>
        </w:rPr>
        <w:instrText>rst 20 questions, analyzed using the kappa (k) coef</w:instrText>
      </w:r>
      <w:r w:rsidR="00BB2701">
        <w:instrText>ﬁ</w:instrText>
      </w:r>
      <w:r w:rsidR="00BB2701" w:rsidRPr="00E26838">
        <w:rPr>
          <w:lang w:val="es-AR"/>
        </w:rPr>
        <w:instrText>cient, were classi</w:instrText>
      </w:r>
      <w:r w:rsidR="00BB2701">
        <w:instrText>ﬁ</w:instrText>
      </w:r>
      <w:r w:rsidR="00BB2701" w:rsidRPr="00E26838">
        <w:rPr>
          <w:lang w:val="es-AR"/>
        </w:rPr>
        <w:instrText>ed as ‘‘very good’’ (k [ 0.8) or ‘‘good’’ (0.6 \\ k B 0.8). The reproducibility data for the pain intensity question, analyzed using the Wilcoxon test and the intraclass correlation coef</w:instrText>
      </w:r>
      <w:r w:rsidR="00BB2701">
        <w:instrText>ﬁ</w:instrText>
      </w:r>
      <w:r w:rsidR="00BB2701"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BB2701">
        <w:fldChar w:fldCharType="separate"/>
      </w:r>
      <w:r w:rsidR="00BB2701" w:rsidRPr="00E26838">
        <w:rPr>
          <w:rFonts w:cs="Arial"/>
          <w:kern w:val="0"/>
          <w:lang w:val="es-AR"/>
        </w:rPr>
        <w:t xml:space="preserve">(Candotti </w:t>
      </w:r>
      <w:r w:rsidR="00BB2701" w:rsidRPr="00E26838">
        <w:rPr>
          <w:rFonts w:cs="Arial"/>
          <w:i/>
          <w:iCs/>
          <w:kern w:val="0"/>
          <w:lang w:val="es-AR"/>
        </w:rPr>
        <w:t>et al.</w:t>
      </w:r>
      <w:r w:rsidR="00BB2701" w:rsidRPr="00E26838">
        <w:rPr>
          <w:rFonts w:cs="Arial"/>
          <w:kern w:val="0"/>
          <w:lang w:val="es-AR"/>
        </w:rPr>
        <w:t xml:space="preserve">, 2018, 2023; Da Rosa </w:t>
      </w:r>
      <w:r w:rsidR="00BB2701" w:rsidRPr="00E26838">
        <w:rPr>
          <w:rFonts w:cs="Arial"/>
          <w:i/>
          <w:iCs/>
          <w:kern w:val="0"/>
          <w:lang w:val="es-AR"/>
        </w:rPr>
        <w:t>et al.</w:t>
      </w:r>
      <w:r w:rsidR="00BB2701" w:rsidRPr="00E26838">
        <w:rPr>
          <w:rFonts w:cs="Arial"/>
          <w:kern w:val="0"/>
          <w:lang w:val="es-AR"/>
        </w:rPr>
        <w:t xml:space="preserve">, 2022; Gençbaş; Bebiş, 2019; Miñana-Signes </w:t>
      </w:r>
      <w:r w:rsidR="00BB2701" w:rsidRPr="00E26838">
        <w:rPr>
          <w:rFonts w:cs="Arial"/>
          <w:i/>
          <w:iCs/>
          <w:kern w:val="0"/>
          <w:lang w:val="es-AR"/>
        </w:rPr>
        <w:t>et al.</w:t>
      </w:r>
      <w:r w:rsidR="00BB2701" w:rsidRPr="00E26838">
        <w:rPr>
          <w:rFonts w:cs="Arial"/>
          <w:kern w:val="0"/>
          <w:lang w:val="es-AR"/>
        </w:rPr>
        <w:t xml:space="preserve">, 2021; Noll </w:t>
      </w:r>
      <w:r w:rsidR="00BB2701" w:rsidRPr="00E26838">
        <w:rPr>
          <w:rFonts w:cs="Arial"/>
          <w:i/>
          <w:iCs/>
          <w:kern w:val="0"/>
          <w:lang w:val="es-AR"/>
        </w:rPr>
        <w:t>et al.</w:t>
      </w:r>
      <w:r w:rsidR="00BB2701" w:rsidRPr="00E26838">
        <w:rPr>
          <w:rFonts w:cs="Arial"/>
          <w:kern w:val="0"/>
          <w:lang w:val="es-AR"/>
        </w:rPr>
        <w:t>, 2013a)</w:t>
      </w:r>
      <w:r w:rsidR="00BB2701">
        <w:fldChar w:fldCharType="end"/>
      </w:r>
      <w:r w:rsidRPr="00E26838">
        <w:rPr>
          <w:lang w:val="es-AR"/>
        </w:rPr>
        <w:t xml:space="preserve">. </w:t>
      </w:r>
      <w:r w:rsidRPr="00320814">
        <w:t xml:space="preserve">Contudo, essa mesma análise estatística também foi empregada na avaliação da caracterização dos hábitos posturais por meio da concordância com o sistema </w:t>
      </w:r>
      <w:proofErr w:type="spellStart"/>
      <w:r w:rsidRPr="00320814">
        <w:t>LADy</w:t>
      </w:r>
      <w:proofErr w:type="spellEnd"/>
      <w:r w:rsidR="00132461">
        <w:t xml:space="preserve"> </w:t>
      </w:r>
      <w:r w:rsidR="00132461">
        <w:fldChar w:fldCharType="begin"/>
      </w:r>
      <w:r w:rsidR="00132461">
        <w:instrText xml:space="preserve"> ADDIN ZOTERO_ITEM CSL_CITATION {"citationID":"QFed3tw2","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132461">
        <w:fldChar w:fldCharType="separate"/>
      </w:r>
      <w:r w:rsidR="00132461" w:rsidRPr="00132461">
        <w:rPr>
          <w:rFonts w:cs="Arial"/>
          <w:kern w:val="0"/>
        </w:rPr>
        <w:t xml:space="preserve">(Antoniolli </w:t>
      </w:r>
      <w:r w:rsidR="00132461" w:rsidRPr="00132461">
        <w:rPr>
          <w:rFonts w:cs="Arial"/>
          <w:i/>
          <w:iCs/>
          <w:kern w:val="0"/>
        </w:rPr>
        <w:t>et al.</w:t>
      </w:r>
      <w:r w:rsidR="00132461" w:rsidRPr="00132461">
        <w:rPr>
          <w:rFonts w:cs="Arial"/>
          <w:kern w:val="0"/>
        </w:rPr>
        <w:t>, 2015)</w:t>
      </w:r>
      <w:r w:rsidR="00132461">
        <w:fldChar w:fldCharType="end"/>
      </w:r>
      <w:r w:rsidRPr="00320814">
        <w:t>.</w:t>
      </w:r>
    </w:p>
    <w:p w14:paraId="5B5AA5E5" w14:textId="68332CE9" w:rsidR="00AD5B1B" w:rsidRPr="00320814" w:rsidRDefault="00AD5B1B" w:rsidP="00AD5B1B">
      <w:r w:rsidRPr="00320814">
        <w:t xml:space="preserve">Outro exemplo é a validade de conteúdo, cuja relação com os procedimentos foi mais evidente nas pesquisas </w:t>
      </w:r>
      <w:proofErr w:type="spellStart"/>
      <w:r w:rsidRPr="00320814">
        <w:t>clinimétricas</w:t>
      </w:r>
      <w:proofErr w:type="spellEnd"/>
      <w:r w:rsidRPr="00320814">
        <w:t xml:space="preserve"> do BackPEI</w:t>
      </w:r>
      <w:r w:rsidR="00132461">
        <w:t xml:space="preserve"> </w:t>
      </w:r>
      <w:r w:rsidR="00132461">
        <w:fldChar w:fldCharType="begin"/>
      </w:r>
      <w:r w:rsidR="00640B09">
        <w:instrText xml:space="preserve"> ADDIN ZOTERO_ITEM CSL_CITATION {"citationID":"ROmxQMA8","properties":{"formattedCitation":"(Candotti {\\i{}et al.}, 2018, 2023; Da Rosa {\\i{}et al.}, 2022, p. 22; Gen\\uc0\\u231{}ba\\uc0\\u351{}; Bebi\\uc0\\u351{}, 2019; Noll {\\i{}et al.}, 2013a)","plainCitation":"(Candotti et al., 2018, 2023; Da Rosa et al., 2022, p. 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22"},{"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32461">
        <w:fldChar w:fldCharType="separate"/>
      </w:r>
      <w:r w:rsidR="00640B09" w:rsidRPr="00640B09">
        <w:rPr>
          <w:rFonts w:cs="Arial"/>
          <w:kern w:val="0"/>
        </w:rPr>
        <w:t xml:space="preserve">(Candotti </w:t>
      </w:r>
      <w:r w:rsidR="00640B09" w:rsidRPr="00640B09">
        <w:rPr>
          <w:rFonts w:cs="Arial"/>
          <w:i/>
          <w:iCs/>
          <w:kern w:val="0"/>
        </w:rPr>
        <w:t>et al.</w:t>
      </w:r>
      <w:r w:rsidR="00640B09" w:rsidRPr="00640B09">
        <w:rPr>
          <w:rFonts w:cs="Arial"/>
          <w:kern w:val="0"/>
        </w:rPr>
        <w:t xml:space="preserve">, 2018, 2023; Da Rosa </w:t>
      </w:r>
      <w:r w:rsidR="00640B09" w:rsidRPr="00640B09">
        <w:rPr>
          <w:rFonts w:cs="Arial"/>
          <w:i/>
          <w:iCs/>
          <w:kern w:val="0"/>
        </w:rPr>
        <w:t>et al.</w:t>
      </w:r>
      <w:r w:rsidR="00640B09" w:rsidRPr="00640B09">
        <w:rPr>
          <w:rFonts w:cs="Arial"/>
          <w:kern w:val="0"/>
        </w:rPr>
        <w:t xml:space="preserve">, 2022, p. 22; Gençbaş; Bebiş, 2019; Noll </w:t>
      </w:r>
      <w:r w:rsidR="00640B09" w:rsidRPr="00640B09">
        <w:rPr>
          <w:rFonts w:cs="Arial"/>
          <w:i/>
          <w:iCs/>
          <w:kern w:val="0"/>
        </w:rPr>
        <w:t>et al.</w:t>
      </w:r>
      <w:r w:rsidR="00640B09" w:rsidRPr="00640B09">
        <w:rPr>
          <w:rFonts w:cs="Arial"/>
          <w:kern w:val="0"/>
        </w:rPr>
        <w:t>, 2013a)</w:t>
      </w:r>
      <w:r w:rsidR="00132461">
        <w:fldChar w:fldCharType="end"/>
      </w:r>
      <w:r w:rsidRPr="00320814">
        <w:t>, enquanto no BABAQ esteve mais associada à caracterização</w:t>
      </w:r>
      <w:r w:rsidR="00132461">
        <w:t xml:space="preserve"> </w:t>
      </w:r>
      <w:r w:rsidR="00132461">
        <w:fldChar w:fldCharType="begin"/>
      </w:r>
      <w:r w:rsidR="00132461">
        <w:instrText xml:space="preserve"> ADDIN ZOTERO_ITEM CSL_CITATION {"citationID":"hbGqDLSC","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132461">
        <w:fldChar w:fldCharType="separate"/>
      </w:r>
      <w:r w:rsidR="00132461" w:rsidRPr="00132461">
        <w:rPr>
          <w:rFonts w:cs="Arial"/>
        </w:rPr>
        <w:t>(Akbari-Chehrehbargh; Tavafian; Montazeri, 2020)</w:t>
      </w:r>
      <w:r w:rsidR="00132461">
        <w:fldChar w:fldCharType="end"/>
      </w:r>
      <w:r w:rsidRPr="00320814">
        <w:t xml:space="preserve">. Essa diferença decorre das perguntas dirigidas ao painel de especialistas. No caso do BackPEI, os especialistas foram questionados sobre </w:t>
      </w:r>
      <w:r w:rsidRPr="00320814">
        <w:lastRenderedPageBreak/>
        <w:t>aspectos operacionais, como a clareza das questões e a adequação do uso de fotografias para avaliar hábitos posturais. Por outro lado, no BABAQ, o painel analisou a necessidade e relevância dos itens, de modo a selecionar apenas aqueles que contribuíssem para a medição do comportamento de cuidado com as costas.</w:t>
      </w:r>
    </w:p>
    <w:p w14:paraId="3F9B34FB" w14:textId="756E48CB" w:rsidR="00AD5B1B" w:rsidRPr="00320814" w:rsidRDefault="00AD5B1B" w:rsidP="00AD5B1B">
      <w:r w:rsidRPr="00320814">
        <w:t>Isso não significa que a validade de conteúdo tenha sido utilizada exclusivamente para avaliar os procedimentos no BackPEI e apenas a caracterização no BABAQ, visto que os especialistas poderiam apontar a irrelevância de um item no BackPEI</w:t>
      </w:r>
      <w:r>
        <w:t>, por exemplo</w:t>
      </w:r>
      <w:r w:rsidRPr="00320814">
        <w:t>. Os métodos</w:t>
      </w:r>
      <w:r>
        <w:t xml:space="preserve"> da clinimetria</w:t>
      </w:r>
      <w:r w:rsidRPr="00320814">
        <w:t xml:space="preserve"> não foram concebidos a partir da estrutura epistemológica das medições; os pesquisadores buscam avaliar o sistema de medição de forma ampla, podendo abranger simultaneamente diferentes elementos. No entanto, os achados sugerem que a validade de conteúdo pode ser direcionada a distintos elementos</w:t>
      </w:r>
      <w:r w:rsidR="00EE63F2">
        <w:t>,</w:t>
      </w:r>
      <w:r w:rsidRPr="00320814">
        <w:t xml:space="preserve"> conforme os critérios utilizados para inquirir o painel de especialistas.</w:t>
      </w:r>
    </w:p>
    <w:p w14:paraId="4DDF34BF" w14:textId="77777777" w:rsidR="00AD5B1B" w:rsidRPr="00320814" w:rsidRDefault="00AD5B1B" w:rsidP="00AD5B1B">
      <w:r w:rsidRPr="00320814">
        <w:t xml:space="preserve">A análise das fontes desta revisão revela uma maior dedicação aos procedimentos, seguida pela caracterização e, por último, pela representação. Essa atenção é evidenciada tanto na explicitação dos elementos operacionais nos artigos quanto na avaliação científica realizada. A confiabilidade teste-reteste constitui um método amplamente utilizado para a avaliação dos procedimentos, abrangendo diversos aspectos operacionais. Da mesma forma, a validade de conteúdo desempenha um papel essencial no desenvolvimento de questionários, permitindo aprimoramentos como a substituição de termos e a inclusão de materiais de apoio para facilitar a compreensão das perguntas, como as fotografias utilizadas no BackPEI. No entanto, observa-se uma lacuna quanto à avaliação da caracterização e da representação nas pesquisas </w:t>
      </w:r>
      <w:proofErr w:type="spellStart"/>
      <w:r w:rsidRPr="00320814">
        <w:t>clinimétricas</w:t>
      </w:r>
      <w:proofErr w:type="spellEnd"/>
      <w:r w:rsidRPr="00320814">
        <w:t xml:space="preserve"> relacionadas a esse sistema.</w:t>
      </w:r>
    </w:p>
    <w:p w14:paraId="06F75B48" w14:textId="7E4D0C53" w:rsidR="00AD5B1B" w:rsidRPr="00320814" w:rsidRDefault="00AD5B1B" w:rsidP="00AD5B1B">
      <w:r w:rsidRPr="00320814">
        <w:t>Na clinimetria, a principal abordagem para avaliar a caracterização de um sistema de medição é por meio da validade concorrente</w:t>
      </w:r>
      <w:r w:rsidR="00132461">
        <w:t xml:space="preserve"> </w:t>
      </w:r>
      <w:r w:rsidR="00132461">
        <w:fldChar w:fldCharType="begin"/>
      </w:r>
      <w:r w:rsidR="00A31156">
        <w:instrText xml:space="preserve"> ADDIN ZOTERO_ITEM CSL_CITATION {"citationID":"qT5lxeix","properties":{"formattedCitation":"(Beraldo; Silva; Candotti, 2022; Bliznashka {\\i{}et al.}, 2025)","plainCitation":"(Beraldo; Silva; Candotti, 2022; Bliznashka et al., 2025)","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3676,"uris":["http://zotero.org/users/8796872/items/33MMBKAY"],"itemData":{"id":3676,"type":"article-journal","abstract":"Objective\n              Valid and reliable measurement of early childhood development (ECD) is critical for monitoring and evaluating ECD-related policies and programmes. Although ECD tools developed in high-income countries may be applicable to low- and middle-income countries (LMICs), directly applying them in LMICs can be problematic without psychometric evidence for new cultures and contexts. Our objective was to systematically appraise available evidence on the psychometric properties of tools used to measure ECD in LMIC.\n            \n            \n              Design\n              A systematic review following the Preferred Reporting Items for Systematic reviews and Meta-Analyses guidelines.\n            \n            \n              Data sources\n              MEDLINE, Embase, PubMed, PsycInfo, SciELO and BVS were searched from inception to February 2025.\n            \n            \n              Eligibility criteria\n              We included studies that examined the reliability, validity, and measurement invariance of tools assessing ECD in children 0–6 years of age living in LMICs.\n            \n            \n              Data extraction and synthesis\n              Each study was independently screened by two researchers and data extracted by one randomly assigned researcher. Risk of bias was assessed using a checklist developed by the study team assessing bias due to training/administration, selective reporting and missing data. Results were synthesised narratively by country, location, age group at assessment and developmental domain.\n            \n            \n              Results\n              A total of 160 articles covering 117 tools met inclusion criteria. Most reported psychometric properties were internal consistency reliability (n=117, 64%), concurrent validity (n=81, 45%), convergent validity (n=74, 41%), test–retest reliability (n=73, 40%) and structural validity (n=72, 40%). Measurement invariance was least commonly reported (n=16, 9%). Most articles came from Brazil, China, India and South Africa. Most psychometric evidence was from urban (n=92, 51%) or urban–rural (n=41, 23%) contexts. Study samples focused on children aged 6–17.9 or 48–59.9 months. The most assessed developmental domains were language (n=111, 61%), motor (n=104, 57%) and cognitive (n=82, 45%). Bias due to missing data was most common.\n            \n            \n              Conclusions\n              Psychometric evidence is fragmented, limited and heterogeneous. More rigorous psychometric analyses, especially on measurement invariance, are needed to establish the quality and accuracy of ECD tools for use in LMICs.\n            \n            \n              PROSPERO registration number\n              CRD42022372305.","container-title":"BMJ Open","DOI":"10.1136/bmjopen-2024-096365","ISSN":"2044-6055, 2044-6055","issue":"5","journalAbbreviation":"BMJ Open","language":"en","page":"e096365","source":"DOI.org (Crossref)","title":"Psychometric properties of early childhood development assessment tools in low- and middle-income countries: a systematic review","title-short":"Psychometric properties of early childhood development assessment tools in low- and middle-income countries","volume":"15","author":[{"family":"Bliznashka","given":"Lilia"},{"family":"Hentschel","given":"Elizabeth"},{"family":"Ali","given":"Nazia Binte"},{"family":"Hunt","given":"Xanthe"},{"family":"Neville","given":"Sarah Elizabeth"},{"family":"Olney","given":"Deanna"},{"family":"Pitchik","given":"Helen O"},{"family":"Roy","given":"Aditi"},{"family":"Seiden","given":"Jonathan"},{"family":"Solís-Cordero","given":"Katherine"},{"family":"Thapa","given":"Aradhana"},{"family":"Jeong","given":"Joshua"}],"issued":{"date-parts":[["2025",5]]}}}],"schema":"https://github.com/citation-style-language/schema/raw/master/csl-citation.json"} </w:instrText>
      </w:r>
      <w:r w:rsidR="00132461">
        <w:fldChar w:fldCharType="separate"/>
      </w:r>
      <w:r w:rsidR="00A31156" w:rsidRPr="00A31156">
        <w:rPr>
          <w:rFonts w:cs="Arial"/>
          <w:kern w:val="0"/>
        </w:rPr>
        <w:t xml:space="preserve">(Beraldo; Silva; Candotti, 2022; Bliznashka </w:t>
      </w:r>
      <w:r w:rsidR="00A31156" w:rsidRPr="00A31156">
        <w:rPr>
          <w:rFonts w:cs="Arial"/>
          <w:i/>
          <w:iCs/>
          <w:kern w:val="0"/>
        </w:rPr>
        <w:t>et al.</w:t>
      </w:r>
      <w:r w:rsidR="00A31156" w:rsidRPr="00A31156">
        <w:rPr>
          <w:rFonts w:cs="Arial"/>
          <w:kern w:val="0"/>
        </w:rPr>
        <w:t>, 2025)</w:t>
      </w:r>
      <w:r w:rsidR="00132461">
        <w:fldChar w:fldCharType="end"/>
      </w:r>
      <w:r w:rsidRPr="00320814">
        <w:t xml:space="preserve">. Nesse método, um mesmo conceito é mensurado nos mesmos objetos de medição por dois sistemas distintos: aquele que está sendo avaliado e um sistema reconhecido pela comunidade científica como capaz de medir esse conceito de forma </w:t>
      </w:r>
      <w:r w:rsidR="00A31156">
        <w:t xml:space="preserve">confiável </w:t>
      </w:r>
      <w:r w:rsidR="00A31156">
        <w:fldChar w:fldCharType="begin"/>
      </w:r>
      <w:r w:rsidR="00F83005">
        <w:instrText xml:space="preserve"> ADDIN ZOTERO_ITEM CSL_CITATION {"citationID":"MICdeCCo","properties":{"formattedCitation":"(Da Rosa {\\i{}et al.}, 2025; Prinsen {\\i{}et al.}, 2018)","plainCitation":"(Da Rosa et al., 2025; Prinsen et al., 2018)","noteIndex":0},"citationItems":[{"id":3678,"uris":["http://zotero.org/users/8796872/items/3IVYMH6X"],"itemData":{"id":3678,"type":"article-journal","abstract":"Background: Evidence supporting the validity of photogrammetry for assessing body segment alignment remains limited, with most studies focusing on spinal evaluation. Thus, there is a lack of robust research examining its use for other body segments such as the lower limbs. Objective: This study aimed to evaluate the concurrent validity of three photogrammetric methods for measuring knee alignment in the sagittal plane with and without corrections for potential rotational deviations in the participant’s thigh and leg. Methods: A total of 21 adults underwent sequential evaluations involving panoramic radiography of the lower limbs and photogrammetry at a private radiology clinic. Photogrammetric analysis involved identifying the following anatomical landmarks: the greater trochanter of the femur (GTF), the lateral condyle of the femur (LCF), the head of the fibula (HF), and lateral malleolus (LM). Three photogrammetric methods were employed: (1) the condylar angle (CA) defined by the GTF, LCF, and LM points; (2) the fibula head angle (FHA) defined by the GTF, HF, and LM points; and (3) the four-point angle (4PA) incorporating the GTF, LCF, HF, and LM. Concurrent validity was assessed using correlation analysis, agreement with radiographic measurements, and the root mean square error (RMSE). Each photogrammetric method was tested using raw (CA, FHA, and 4PA) and corrected (CAcorr, FHAcorr, and 4PAcorr) values, accounting for thigh and/or leg rotational deviations. Results: Correcting for thigh and leg rotations significantly improved the validity metrics for all methods. The best performance was observed with the corrected condylar angle (CAcorr: r = 0.746; adjusted r2 = 0.533; RMSE = 2.9◦) and the corrected four-point angle (4PAcorr: r = 0.733; adjusted r2 = 0.513; RMSE = 3.0◦); however, the measurements presented proportional errors, possible due the method of assessment of rotations. Conclusions: The findings validate the evaluated photogrammetric methods for assessing sagittal knee alignment. Accounting for thigh and leg rotational deviations is critical for achieving accurate measurements, raising the need of accurate tools for measuring rotational changes in the lower limbs to avoid errors.","container-title":"Methods and Protocols","DOI":"10.3390/mps8020041","ISSN":"2409-9279","issue":"2","journalAbbreviation":"MPs","language":"en","license":"https://creativecommons.org/licenses/by/4.0/","page":"41","source":"DOI.org (Crossref)","title":"Concurrent Validity of Three Photogrammetric Methods for Assessing Knee Alignment in Sagittal Plane","volume":"8","author":[{"family":"Da Rosa","given":"Bruna Nichele"},{"family":"Giendruczak","given":"Paula Andryelly Gomes"},{"family":"Frantz","given":"Marina Ziegler"},{"family":"Noll","given":"Matias"},{"family":"Candotti","given":"Cláudia Tarragô"}],"issued":{"date-parts":[["2025",4,14]]}}},{"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A31156">
        <w:fldChar w:fldCharType="separate"/>
      </w:r>
      <w:r w:rsidR="00F83005" w:rsidRPr="00F83005">
        <w:rPr>
          <w:rFonts w:cs="Arial"/>
          <w:kern w:val="0"/>
        </w:rPr>
        <w:t xml:space="preserve">(Da Rosa </w:t>
      </w:r>
      <w:r w:rsidR="00F83005" w:rsidRPr="00F83005">
        <w:rPr>
          <w:rFonts w:cs="Arial"/>
          <w:i/>
          <w:iCs/>
          <w:kern w:val="0"/>
        </w:rPr>
        <w:t>et al.</w:t>
      </w:r>
      <w:r w:rsidR="00F83005" w:rsidRPr="00F83005">
        <w:rPr>
          <w:rFonts w:cs="Arial"/>
          <w:kern w:val="0"/>
        </w:rPr>
        <w:t xml:space="preserve">, 2025; Prinsen </w:t>
      </w:r>
      <w:r w:rsidR="00F83005" w:rsidRPr="00F83005">
        <w:rPr>
          <w:rFonts w:cs="Arial"/>
          <w:i/>
          <w:iCs/>
          <w:kern w:val="0"/>
        </w:rPr>
        <w:t>et al.</w:t>
      </w:r>
      <w:r w:rsidR="00F83005" w:rsidRPr="00F83005">
        <w:rPr>
          <w:rFonts w:cs="Arial"/>
          <w:kern w:val="0"/>
        </w:rPr>
        <w:t>, 2018)</w:t>
      </w:r>
      <w:r w:rsidR="00A31156">
        <w:fldChar w:fldCharType="end"/>
      </w:r>
      <w:r w:rsidRPr="00320814">
        <w:t xml:space="preserve">. Caso os resultados entre os dois sistemas sejam semelhantes, pode-se inferir que ambos medem o mesmo fenômeno. Essa estratégia foi empregada na análise da concordância do BackPEI com o sistema </w:t>
      </w:r>
      <w:proofErr w:type="spellStart"/>
      <w:r w:rsidRPr="00320814">
        <w:t>LADy</w:t>
      </w:r>
      <w:proofErr w:type="spellEnd"/>
      <w:r w:rsidR="00F83005">
        <w:t xml:space="preserve"> </w:t>
      </w:r>
      <w:r w:rsidR="00F83005">
        <w:fldChar w:fldCharType="begin"/>
      </w:r>
      <w:r w:rsidR="00F83005">
        <w:instrText xml:space="preserve"> ADDIN ZOTERO_ITEM CSL_CITATION {"citationID":"HhOUPsY7","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F83005">
        <w:fldChar w:fldCharType="separate"/>
      </w:r>
      <w:r w:rsidR="00F83005" w:rsidRPr="00F83005">
        <w:rPr>
          <w:rFonts w:cs="Arial"/>
          <w:kern w:val="0"/>
        </w:rPr>
        <w:t xml:space="preserve">(Antoniolli </w:t>
      </w:r>
      <w:r w:rsidR="00F83005" w:rsidRPr="00F83005">
        <w:rPr>
          <w:rFonts w:cs="Arial"/>
          <w:i/>
          <w:iCs/>
          <w:kern w:val="0"/>
        </w:rPr>
        <w:t>et al.</w:t>
      </w:r>
      <w:r w:rsidR="00F83005" w:rsidRPr="00F83005">
        <w:rPr>
          <w:rFonts w:cs="Arial"/>
          <w:kern w:val="0"/>
        </w:rPr>
        <w:t>, 2015)</w:t>
      </w:r>
      <w:r w:rsidR="00F83005">
        <w:fldChar w:fldCharType="end"/>
      </w:r>
      <w:r w:rsidRPr="00320814">
        <w:t xml:space="preserve">. No entanto, </w:t>
      </w:r>
      <w:r w:rsidRPr="00320814">
        <w:lastRenderedPageBreak/>
        <w:t xml:space="preserve">dado que o </w:t>
      </w:r>
      <w:proofErr w:type="spellStart"/>
      <w:r w:rsidRPr="00320814">
        <w:t>LADy</w:t>
      </w:r>
      <w:proofErr w:type="spellEnd"/>
      <w:r w:rsidRPr="00320814">
        <w:t xml:space="preserve"> não é considerado o padrão-ouro na medição dos hábitos posturais, é improvável que esse método seja classificado como validade concorrente.</w:t>
      </w:r>
    </w:p>
    <w:p w14:paraId="5A758F1A" w14:textId="28B193DE" w:rsidR="00AD5B1B" w:rsidRPr="00320814" w:rsidRDefault="00AD5B1B" w:rsidP="00AD5B1B">
      <w:r w:rsidRPr="00320814">
        <w:t xml:space="preserve">Em determinados casos, a comparação com um padrão-ouro não é viável, especialmente para sistemas de medição baseados no </w:t>
      </w:r>
      <w:proofErr w:type="spellStart"/>
      <w:r w:rsidRPr="00320814">
        <w:t>auto-relato</w:t>
      </w:r>
      <w:proofErr w:type="spellEnd"/>
      <w:r w:rsidRPr="00320814">
        <w:t>, como o BackPEI. Nessas situações, a única maneira de avaliar a validade concorrente é por meio da comparação entre a versão curta e a versão longa de um questionário</w:t>
      </w:r>
      <w:r w:rsidR="00420208">
        <w:t xml:space="preserve"> </w:t>
      </w:r>
      <w:r w:rsidR="00F83005">
        <w:fldChar w:fldCharType="begin"/>
      </w:r>
      <w:r w:rsidR="00F83005">
        <w:instrText xml:space="preserve"> ADDIN ZOTERO_ITEM CSL_CITATION {"citationID":"D7xOIGCv","properties":{"formattedCitation":"(Mokkink {\\i{}et al.}, 2019)","plainCitation":"(Mokkink et al., 2019)","noteIndex":0},"citationItems":[{"id":239,"uris":["http://zotero.org/users/8796872/items/7JYPAYX3"],"itemData":{"id":239,"type":"document","language":"en","source":"Zotero","title":"COSMIN Study Design checklist for Patient-reported outcome measurement instruments","author":[{"family":"Mokkink","given":"Lidwine B"},{"family":"Prinsen","given":"Cecilia AC"},{"family":"Patrick","given":"Donald L"},{"family":"Alonso","given":"Jordi"},{"family":"Bouter","given":"Lex M"},{"family":"Vet","given":"Henrica CW","non-dropping-particle":"de"},{"family":"Terwee","given":"Caroline B"}],"issued":{"date-parts":[["2019",6]]}}}],"schema":"https://github.com/citation-style-language/schema/raw/master/csl-citation.json"} </w:instrText>
      </w:r>
      <w:r w:rsidR="00F83005">
        <w:fldChar w:fldCharType="separate"/>
      </w:r>
      <w:r w:rsidR="00F83005" w:rsidRPr="00F83005">
        <w:rPr>
          <w:rFonts w:cs="Arial"/>
          <w:kern w:val="0"/>
        </w:rPr>
        <w:t xml:space="preserve">(Mokkink </w:t>
      </w:r>
      <w:r w:rsidR="00F83005" w:rsidRPr="00F83005">
        <w:rPr>
          <w:rFonts w:cs="Arial"/>
          <w:i/>
          <w:iCs/>
          <w:kern w:val="0"/>
        </w:rPr>
        <w:t>et al.</w:t>
      </w:r>
      <w:r w:rsidR="00F83005" w:rsidRPr="00F83005">
        <w:rPr>
          <w:rFonts w:cs="Arial"/>
          <w:kern w:val="0"/>
        </w:rPr>
        <w:t>, 2019)</w:t>
      </w:r>
      <w:r w:rsidR="00F83005">
        <w:fldChar w:fldCharType="end"/>
      </w:r>
      <w:r w:rsidRPr="00320814">
        <w:t xml:space="preserve">. Assim, a única possibilidade de um sistema de medição baseado em </w:t>
      </w:r>
      <w:proofErr w:type="spellStart"/>
      <w:r w:rsidRPr="00320814">
        <w:t>auto-relato</w:t>
      </w:r>
      <w:proofErr w:type="spellEnd"/>
      <w:r w:rsidRPr="00320814">
        <w:t xml:space="preserve"> ser analisado sob a validade </w:t>
      </w:r>
      <w:r w:rsidR="00420208" w:rsidRPr="00A54D77">
        <w:t xml:space="preserve">concorrente </w:t>
      </w:r>
      <w:r w:rsidRPr="00320814">
        <w:t>ocorre quando, em decorrência de modificações nos procedimentos, ele apresenta uma vantagem operacional em relação a outro sistema já estabelecido para medir o mesmo conceito.</w:t>
      </w:r>
    </w:p>
    <w:p w14:paraId="6AFFD041" w14:textId="2FC63CD5" w:rsidR="00AD5B1B" w:rsidRPr="00320814" w:rsidRDefault="00AD5B1B" w:rsidP="00AD5B1B">
      <w:r w:rsidRPr="00320814">
        <w:t xml:space="preserve">Outra alternativa metodológica é a validade estrutural, utilizada por </w:t>
      </w:r>
      <w:proofErr w:type="spellStart"/>
      <w:r w:rsidRPr="00320814">
        <w:t>Akbari-Chehrehbargh</w:t>
      </w:r>
      <w:proofErr w:type="spellEnd"/>
      <w:r w:rsidRPr="00320814">
        <w:t xml:space="preserve">, </w:t>
      </w:r>
      <w:proofErr w:type="spellStart"/>
      <w:r w:rsidRPr="00320814">
        <w:t>Tavafian</w:t>
      </w:r>
      <w:proofErr w:type="spellEnd"/>
      <w:r w:rsidRPr="00320814">
        <w:t xml:space="preserve"> e </w:t>
      </w:r>
      <w:proofErr w:type="spellStart"/>
      <w:r w:rsidRPr="00320814">
        <w:t>Montazeri</w:t>
      </w:r>
      <w:proofErr w:type="spellEnd"/>
      <w:r w:rsidR="00F83005">
        <w:t xml:space="preserve"> </w:t>
      </w:r>
      <w:r w:rsidR="00F83005">
        <w:fldChar w:fldCharType="begin"/>
      </w:r>
      <w:r w:rsidR="00F83005">
        <w:instrText xml:space="preserve"> ADDIN ZOTERO_ITEM CSL_CITATION {"citationID":"y7Jw4Wgh","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rsidR="00F83005">
        <w:fldChar w:fldCharType="separate"/>
      </w:r>
      <w:r w:rsidR="00F83005" w:rsidRPr="00F83005">
        <w:rPr>
          <w:rFonts w:cs="Arial"/>
        </w:rPr>
        <w:t>(2020)</w:t>
      </w:r>
      <w:r w:rsidR="00F83005">
        <w:fldChar w:fldCharType="end"/>
      </w:r>
      <w:r w:rsidRPr="00320814">
        <w:t>. Nesse método, os itens de um instrumento são agrupados com base em sua similaridade</w:t>
      </w:r>
      <w:r>
        <w:t xml:space="preserve"> a partir de relações</w:t>
      </w:r>
      <w:r w:rsidRPr="00320814">
        <w:t xml:space="preserve"> estatístic</w:t>
      </w:r>
      <w:r w:rsidR="00F83005">
        <w:t>a</w:t>
      </w:r>
      <w:r w:rsidRPr="00320814">
        <w:t>s</w:t>
      </w:r>
      <w:r w:rsidR="00F83005">
        <w:t xml:space="preserve"> </w:t>
      </w:r>
      <w:r w:rsidR="00AE4E43">
        <w:fldChar w:fldCharType="begin"/>
      </w:r>
      <w:r w:rsidR="008F56C7">
        <w:instrText xml:space="preserve"> ADDIN ZOTERO_ITEM CSL_CITATION {"citationID":"tM66TXlq","properties":{"formattedCitation":"(Prinsen {\\i{}et al.}, 2018; Urbina, 2007)","plainCitation":"(Prinsen et al., 2018; Urbina, 2007)","noteIndex":0},"citationItems":[{"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id":3680,"uris":["http://zotero.org/users/8796872/items/5RXK6EQM"],"itemData":{"id":3680,"type":"book","event-place":"São Paulo","ISBN":"978-85-363-0747-3","language":"pt-BR","number-of-pages":"299","publisher":"Artmed","publisher-place":"São Paulo","source":"Câmara Brasileira do Livro ISBN","title":"Fundamentos Da Testagem Psicológica","author":[{"family":"Urbina","given":"Susana"}],"issued":{"date-parts":[["2007"]]}}}],"schema":"https://github.com/citation-style-language/schema/raw/master/csl-citation.json"} </w:instrText>
      </w:r>
      <w:r w:rsidR="00AE4E43">
        <w:fldChar w:fldCharType="separate"/>
      </w:r>
      <w:r w:rsidR="008F56C7" w:rsidRPr="008F56C7">
        <w:rPr>
          <w:rFonts w:cs="Arial"/>
          <w:kern w:val="0"/>
        </w:rPr>
        <w:t xml:space="preserve">(Prinsen </w:t>
      </w:r>
      <w:r w:rsidR="008F56C7" w:rsidRPr="008F56C7">
        <w:rPr>
          <w:rFonts w:cs="Arial"/>
          <w:i/>
          <w:iCs/>
          <w:kern w:val="0"/>
        </w:rPr>
        <w:t>et al.</w:t>
      </w:r>
      <w:r w:rsidR="008F56C7" w:rsidRPr="008F56C7">
        <w:rPr>
          <w:rFonts w:cs="Arial"/>
          <w:kern w:val="0"/>
        </w:rPr>
        <w:t>, 2018; Urbina, 2007)</w:t>
      </w:r>
      <w:r w:rsidR="00AE4E43">
        <w:fldChar w:fldCharType="end"/>
      </w:r>
      <w:r w:rsidRPr="00320814">
        <w:t>. Esse agrupamento pode corroborar a caracterização ao refletir previsões teóricas previamente estabelecidas ou pode contribuir para o avanço da caracterização ao permitir que os autores interpretem os conceitos correspondentes aos conjuntos de itens de um questionário.</w:t>
      </w:r>
    </w:p>
    <w:p w14:paraId="5EB3E19B" w14:textId="21869DBB" w:rsidR="00AD5B1B" w:rsidRPr="00320814" w:rsidRDefault="00AD5B1B" w:rsidP="00AD5B1B">
      <w:r w:rsidRPr="00320814">
        <w:t xml:space="preserve">Outra abordagem para a avaliação científica da caracterização envolve a associação com conceitos distintos do que é medido pelo sistema de medição. Essa estratégia foi utilizada por </w:t>
      </w:r>
      <w:proofErr w:type="spellStart"/>
      <w:r w:rsidRPr="00320814">
        <w:t>Gökşen</w:t>
      </w:r>
      <w:proofErr w:type="spellEnd"/>
      <w:r w:rsidRPr="00320814">
        <w:t xml:space="preserve">, </w:t>
      </w:r>
      <w:proofErr w:type="spellStart"/>
      <w:r w:rsidRPr="00320814">
        <w:t>Kocaman</w:t>
      </w:r>
      <w:proofErr w:type="spellEnd"/>
      <w:r w:rsidRPr="00320814">
        <w:t xml:space="preserve"> e </w:t>
      </w:r>
      <w:proofErr w:type="spellStart"/>
      <w:r w:rsidRPr="00320814">
        <w:t>Yildirim</w:t>
      </w:r>
      <w:proofErr w:type="spellEnd"/>
      <w:r w:rsidRPr="00320814">
        <w:t xml:space="preserve"> (2023) ao investigar a correlação entre o BackPEI e o MHQ. Embora esses instrumentos não mensurem exatamente os mesmos conceitos, apresentam certa similaridade. Ao avaliar a correlação entre ambos, espera-se um coeficiente moderado, o que pode indicar correspondência entre a medição realizada pelo sistema e a caracterização do conceito</w:t>
      </w:r>
      <w:r w:rsidR="008F56C7">
        <w:t xml:space="preserve"> </w:t>
      </w:r>
      <w:r w:rsidR="008F56C7">
        <w:fldChar w:fldCharType="begin"/>
      </w:r>
      <w:r w:rsidR="008F56C7">
        <w:instrText xml:space="preserve"> ADDIN ZOTERO_ITEM CSL_CITATION {"citationID":"2aE5bubU","properties":{"formattedCitation":"(Mokkink, L B {\\i{}et al.}, 2010; Prinsen {\\i{}et al.}, 2018)","plainCitation":"(Mokkink, L B et al., 2010; Prinsen et al., 2018)","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8F56C7">
        <w:fldChar w:fldCharType="separate"/>
      </w:r>
      <w:r w:rsidR="008F56C7" w:rsidRPr="008F56C7">
        <w:rPr>
          <w:rFonts w:cs="Arial"/>
          <w:kern w:val="0"/>
        </w:rPr>
        <w:t xml:space="preserve">(Mokkink, L B </w:t>
      </w:r>
      <w:r w:rsidR="008F56C7" w:rsidRPr="008F56C7">
        <w:rPr>
          <w:rFonts w:cs="Arial"/>
          <w:i/>
          <w:iCs/>
          <w:kern w:val="0"/>
        </w:rPr>
        <w:t>et al.</w:t>
      </w:r>
      <w:r w:rsidR="008F56C7" w:rsidRPr="008F56C7">
        <w:rPr>
          <w:rFonts w:cs="Arial"/>
          <w:kern w:val="0"/>
        </w:rPr>
        <w:t xml:space="preserve">, 2010; Prinsen </w:t>
      </w:r>
      <w:r w:rsidR="008F56C7" w:rsidRPr="008F56C7">
        <w:rPr>
          <w:rFonts w:cs="Arial"/>
          <w:i/>
          <w:iCs/>
          <w:kern w:val="0"/>
        </w:rPr>
        <w:t>et al.</w:t>
      </w:r>
      <w:r w:rsidR="008F56C7" w:rsidRPr="008F56C7">
        <w:rPr>
          <w:rFonts w:cs="Arial"/>
          <w:kern w:val="0"/>
        </w:rPr>
        <w:t>, 2018)</w:t>
      </w:r>
      <w:r w:rsidR="008F56C7">
        <w:fldChar w:fldCharType="end"/>
      </w:r>
      <w:r w:rsidRPr="00320814">
        <w:t xml:space="preserve">. Métodos como esse, a análise da relação entre o conceito medido e outros conceitos, e a validade estrutural, representam alternativas eficazes para </w:t>
      </w:r>
      <w:r>
        <w:t>avaliar</w:t>
      </w:r>
      <w:r w:rsidRPr="00320814">
        <w:t xml:space="preserve"> a caracterização de um sistema de medição.</w:t>
      </w:r>
    </w:p>
    <w:p w14:paraId="35E2CFF3" w14:textId="77777777" w:rsidR="00AD5B1B" w:rsidRPr="00320814" w:rsidRDefault="00AD5B1B" w:rsidP="00AD5B1B">
      <w:r w:rsidRPr="00320814">
        <w:t xml:space="preserve">Nesse sentido, também se destaca a importância de apresentar aos painéis de especialistas a caracterização do conceito medido, permitindo que avaliem sua correspondência com o sistema de medição. Essas possíveis soluções convergem para uma necessidade comum: um maior esforço, por parte dos pesquisadores da clinimetria, na fundamentação teórica da caracterização. Esse aprimoramento pode ocorrer por meio da explicitação de definições, delimitação das relações entre </w:t>
      </w:r>
      <w:r w:rsidRPr="00320814">
        <w:lastRenderedPageBreak/>
        <w:t>conceitos ou da demonstração de como os itens de um questionário refletem a caracterização do conceito analisado.</w:t>
      </w:r>
    </w:p>
    <w:p w14:paraId="5950728B" w14:textId="39AE300D" w:rsidR="00AD5B1B" w:rsidRPr="00320814" w:rsidRDefault="00AD5B1B" w:rsidP="00AD5B1B">
      <w:r w:rsidRPr="00320814">
        <w:t>Observa-se, ainda, uma</w:t>
      </w:r>
      <w:r>
        <w:t xml:space="preserve"> certa</w:t>
      </w:r>
      <w:r w:rsidRPr="00320814">
        <w:t xml:space="preserve"> correspondência entre os métodos de validade e caracterização, enquanto os métodos de confiabilidade mantêm relação direta com os procedimentos. Dessa forma, a abordagem tradicional na clinimetria, que avalia a validade e a confiabilidade de um sistema de medição, permite a análise conjunta da caracterização e dos procedimentos. No entanto, essa relação não é absoluta. Como exemplificado, a validade de conteúdo pode ser conduzida de forma a avaliar os procedimentos. Além disso, as avaliações qualitativas da compreensão dos questionários, que também analisam os procedimentos, foram classificadas como</w:t>
      </w:r>
      <w:r>
        <w:t xml:space="preserve"> um método de validade por uma fonte, a</w:t>
      </w:r>
      <w:r w:rsidRPr="00320814">
        <w:t xml:space="preserve"> validade de face</w:t>
      </w:r>
      <w:r w:rsidR="008F56C7">
        <w:t xml:space="preserve"> </w:t>
      </w:r>
      <w:r w:rsidR="008F56C7">
        <w:fldChar w:fldCharType="begin"/>
      </w:r>
      <w:r w:rsidR="008F56C7">
        <w:instrText xml:space="preserve"> ADDIN ZOTERO_ITEM CSL_CITATION {"citationID":"hJCJvaYZ","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8F56C7">
        <w:fldChar w:fldCharType="separate"/>
      </w:r>
      <w:r w:rsidR="008F56C7" w:rsidRPr="008F56C7">
        <w:rPr>
          <w:rFonts w:cs="Arial"/>
        </w:rPr>
        <w:t>(Akbari-Chehrehbargh; Tavafian; Montazeri, 2020)</w:t>
      </w:r>
      <w:r w:rsidR="008F56C7">
        <w:fldChar w:fldCharType="end"/>
      </w:r>
      <w:r w:rsidRPr="00320814">
        <w:t>.</w:t>
      </w:r>
    </w:p>
    <w:p w14:paraId="7E473375" w14:textId="5E1345ED" w:rsidR="00AD5B1B" w:rsidRPr="00320814" w:rsidRDefault="00AD5B1B" w:rsidP="00AD5B1B">
      <w:r w:rsidRPr="00320814">
        <w:t xml:space="preserve">Outro exemplo relevante é a avaliação dos itens de um instrumento por meio do alfa de </w:t>
      </w:r>
      <w:proofErr w:type="spellStart"/>
      <w:r w:rsidRPr="00320814">
        <w:t>Cronbach</w:t>
      </w:r>
      <w:proofErr w:type="spellEnd"/>
      <w:r w:rsidRPr="00320814">
        <w:t>. Algumas fontes consider</w:t>
      </w:r>
      <w:r w:rsidR="008F56C7">
        <w:t>ar</w:t>
      </w:r>
      <w:r w:rsidRPr="00320814">
        <w:t>am essa análise estatística parte da confiabilidade</w:t>
      </w:r>
      <w:r w:rsidR="008F56C7">
        <w:t xml:space="preserve"> </w:t>
      </w:r>
      <w:r w:rsidR="008F56C7">
        <w:fldChar w:fldCharType="begin"/>
      </w:r>
      <w:r w:rsidR="008F56C7">
        <w:instrText xml:space="preserve"> ADDIN ZOTERO_ITEM CSL_CITATION {"citationID":"orRE94zw","properties":{"formattedCitation":"(Akbari-Chehrehbargh; Tavafian; Montazeri, 2020; Gen\\uc0\\u231{}ba\\uc0\\u351{}; Bebi\\uc0\\u351{}, 2019)","plainCitation":"(Akbari-Chehrehbargh; Tavafian; Montazeri, 2020; Gençbaş; Bebiş, 2019)","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8F56C7">
        <w:fldChar w:fldCharType="separate"/>
      </w:r>
      <w:r w:rsidR="008F56C7" w:rsidRPr="008F56C7">
        <w:rPr>
          <w:rFonts w:cs="Arial"/>
          <w:kern w:val="0"/>
        </w:rPr>
        <w:t>(Akbari-Chehrehbargh; Tavafian; Montazeri, 2020; Gençbaş; Bebiş, 2019)</w:t>
      </w:r>
      <w:r w:rsidR="008F56C7">
        <w:fldChar w:fldCharType="end"/>
      </w:r>
      <w:r w:rsidRPr="00320814">
        <w:t>. No entanto, trata-se de uma medida relacionada à validade estrutural, pois indica o grau de correlação entre os itens de um instrumento, refletindo sua consistência interna</w:t>
      </w:r>
      <w:r w:rsidR="008F56C7">
        <w:t xml:space="preserve"> </w:t>
      </w:r>
      <w:r w:rsidR="008F56C7">
        <w:fldChar w:fldCharType="begin"/>
      </w:r>
      <w:r w:rsidR="008F56C7">
        <w:instrText xml:space="preserve"> ADDIN ZOTERO_ITEM CSL_CITATION {"citationID":"ussa6xrc","properties":{"formattedCitation":"(Mokkink, L B {\\i{}et al.}, 2010; Prinsen {\\i{}et al.}, 2018)","plainCitation":"(Mokkink, L B et al., 2010; Prinsen et al., 2018)","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8F56C7">
        <w:fldChar w:fldCharType="separate"/>
      </w:r>
      <w:r w:rsidR="008F56C7" w:rsidRPr="008F56C7">
        <w:rPr>
          <w:rFonts w:cs="Arial"/>
          <w:kern w:val="0"/>
        </w:rPr>
        <w:t xml:space="preserve">(Mokkink, L B </w:t>
      </w:r>
      <w:r w:rsidR="008F56C7" w:rsidRPr="008F56C7">
        <w:rPr>
          <w:rFonts w:cs="Arial"/>
          <w:i/>
          <w:iCs/>
          <w:kern w:val="0"/>
        </w:rPr>
        <w:t>et al.</w:t>
      </w:r>
      <w:r w:rsidR="008F56C7" w:rsidRPr="008F56C7">
        <w:rPr>
          <w:rFonts w:cs="Arial"/>
          <w:kern w:val="0"/>
        </w:rPr>
        <w:t xml:space="preserve">, 2010; Prinsen </w:t>
      </w:r>
      <w:r w:rsidR="008F56C7" w:rsidRPr="008F56C7">
        <w:rPr>
          <w:rFonts w:cs="Arial"/>
          <w:i/>
          <w:iCs/>
          <w:kern w:val="0"/>
        </w:rPr>
        <w:t>et al.</w:t>
      </w:r>
      <w:r w:rsidR="008F56C7" w:rsidRPr="008F56C7">
        <w:rPr>
          <w:rFonts w:cs="Arial"/>
          <w:kern w:val="0"/>
        </w:rPr>
        <w:t>, 2018)</w:t>
      </w:r>
      <w:r w:rsidR="008F56C7">
        <w:fldChar w:fldCharType="end"/>
      </w:r>
      <w:r w:rsidRPr="00320814">
        <w:t>. Essa correlação sugere a presença de um elemento subjacente compartilhado por todos os itens</w:t>
      </w:r>
      <w:r>
        <w:t xml:space="preserve">, </w:t>
      </w:r>
      <w:r w:rsidRPr="00320814">
        <w:t xml:space="preserve">o conceito </w:t>
      </w:r>
      <w:r>
        <w:t>sendo medido</w:t>
      </w:r>
      <w:r w:rsidR="008F56C7">
        <w:t xml:space="preserve"> </w:t>
      </w:r>
      <w:commentRangeStart w:id="12"/>
      <w:r w:rsidR="008F56C7">
        <w:fldChar w:fldCharType="begin"/>
      </w:r>
      <w:r w:rsidR="008F56C7">
        <w:instrText xml:space="preserve"> ADDIN ZOTERO_ITEM CSL_CITATION {"citationID":"hJm6Rsh9","properties":{"formattedCitation":"(Cronbach, 1951)","plainCitation":"(Cronbach, 1951)","noteIndex":0},"citationItems":[{"id":5,"uris":["http://zotero.org/users/8796872/items/36MATAQI"],"itemData":{"id":5,"type":"article-journal","container-title":"Psychometrika","issue":"3","language":"en","page":"297-334","source":"Zotero","title":"Coefficient alpha and the internal structure of tests","volume":"16","author":[{"family":"Cronbach","given":"Lf J"}],"issued":{"date-parts":[["1951"]]}}}],"schema":"https://github.com/citation-style-language/schema/raw/master/csl-citation.json"} </w:instrText>
      </w:r>
      <w:r w:rsidR="008F56C7">
        <w:fldChar w:fldCharType="separate"/>
      </w:r>
      <w:r w:rsidR="008F56C7" w:rsidRPr="008F56C7">
        <w:rPr>
          <w:rFonts w:cs="Arial"/>
        </w:rPr>
        <w:t>(Cronbach, 1951)</w:t>
      </w:r>
      <w:r w:rsidR="008F56C7">
        <w:fldChar w:fldCharType="end"/>
      </w:r>
      <w:commentRangeEnd w:id="12"/>
      <w:r w:rsidR="00926233">
        <w:rPr>
          <w:rStyle w:val="Refdecomentrio"/>
        </w:rPr>
        <w:commentReference w:id="12"/>
      </w:r>
      <w:r w:rsidRPr="00320814">
        <w:t xml:space="preserve">. Assim, embora o alfa de </w:t>
      </w:r>
      <w:proofErr w:type="spellStart"/>
      <w:r w:rsidRPr="00320814">
        <w:t>Cronbach</w:t>
      </w:r>
      <w:proofErr w:type="spellEnd"/>
      <w:r w:rsidRPr="00320814">
        <w:t xml:space="preserve"> e outras </w:t>
      </w:r>
      <w:r>
        <w:t>medidas</w:t>
      </w:r>
      <w:r w:rsidRPr="00320814">
        <w:t xml:space="preserve"> de consistência interna sejam frequentemente categorizadas como medidas de confiabilidade, sua aplicação está mais diretamente associada à caracterização de um conceito em um sistema de medição.</w:t>
      </w:r>
    </w:p>
    <w:p w14:paraId="3E59E2D1" w14:textId="66DED463" w:rsidR="00AD5B1B" w:rsidRPr="00F24029" w:rsidRDefault="00AD5B1B" w:rsidP="00AD5B1B">
      <w:r w:rsidRPr="00F24029">
        <w:t>A representação é o elemento da estrutura epistemológica menos abordado entre as fontes analisadas. Em geral, as escalas adotadas são arbitrárias, sem a</w:t>
      </w:r>
      <w:r>
        <w:t xml:space="preserve"> apresentação da de</w:t>
      </w:r>
      <w:r w:rsidRPr="00F24029">
        <w:t xml:space="preserve">vida correspondência entre os valores e os conceitos medidos. Além disso, não há uma explicitação clara do tipo de escala utilizada, </w:t>
      </w:r>
      <w:r>
        <w:t>e a</w:t>
      </w:r>
      <w:r w:rsidRPr="00F24029">
        <w:t xml:space="preserve"> avaliação científica da representação</w:t>
      </w:r>
      <w:r>
        <w:t xml:space="preserve"> foi feita por apenas um</w:t>
      </w:r>
      <w:r w:rsidR="008F56C7">
        <w:t>a</w:t>
      </w:r>
      <w:r>
        <w:t xml:space="preserve"> fonte</w:t>
      </w:r>
      <w:r w:rsidR="008F56C7">
        <w:t xml:space="preserve"> </w:t>
      </w:r>
      <w:r w:rsidR="008F56C7">
        <w:fldChar w:fldCharType="begin"/>
      </w:r>
      <w:r w:rsidR="008F56C7">
        <w:instrText xml:space="preserve"> ADDIN ZOTERO_ITEM CSL_CITATION {"citationID":"4nBungO2","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8F56C7">
        <w:fldChar w:fldCharType="separate"/>
      </w:r>
      <w:r w:rsidR="008F56C7" w:rsidRPr="008F56C7">
        <w:rPr>
          <w:rFonts w:cs="Arial"/>
          <w:kern w:val="0"/>
        </w:rPr>
        <w:t>(Gökşen; Kocaman; Yıldırım, 2023)</w:t>
      </w:r>
      <w:r w:rsidR="008F56C7">
        <w:fldChar w:fldCharType="end"/>
      </w:r>
      <w:r w:rsidRPr="00F24029">
        <w:t>. Uma caracterização mais detalhada do conceito pode contribuir significativamente para esse aspecto, ao esclarecer sua composição e possibilitar o estabelecimento de correspondências entre os valores da escala e as propriedades do conceito.</w:t>
      </w:r>
    </w:p>
    <w:p w14:paraId="195F4EAF" w14:textId="6E0785A5" w:rsidR="00AD5B1B" w:rsidRPr="00F24029" w:rsidRDefault="00AD5B1B" w:rsidP="00AD5B1B">
      <w:r w:rsidRPr="00F24029">
        <w:t xml:space="preserve">A dor, por exemplo, é uma percepção subjetiva. Uma caracterização mais aprofundada da dor permitiria esclarecer as razões para a existência de limites inferior </w:t>
      </w:r>
      <w:r w:rsidRPr="00F24029">
        <w:lastRenderedPageBreak/>
        <w:t xml:space="preserve">e superior </w:t>
      </w:r>
      <w:r>
        <w:t xml:space="preserve">na representação </w:t>
      </w:r>
      <w:r w:rsidRPr="00F24029">
        <w:t>e sua relação com a capacidade d</w:t>
      </w:r>
      <w:r>
        <w:t>os avaliados em</w:t>
      </w:r>
      <w:r w:rsidRPr="00F24029">
        <w:t xml:space="preserve"> </w:t>
      </w:r>
      <w:r>
        <w:t xml:space="preserve">imaginar </w:t>
      </w:r>
      <w:r w:rsidRPr="00F24029">
        <w:t>a dor em diferentes graus. Além disso, poderia gerar hipóteses sobre o comportamento da escala.</w:t>
      </w:r>
    </w:p>
    <w:p w14:paraId="785A527B" w14:textId="77777777" w:rsidR="00AD5B1B" w:rsidRPr="00F24029" w:rsidRDefault="00AD5B1B" w:rsidP="00AD5B1B">
      <w:r w:rsidRPr="00F24029">
        <w:t xml:space="preserve">Outro benefício de uma caracterização mais </w:t>
      </w:r>
      <w:r>
        <w:t>objetiva</w:t>
      </w:r>
      <w:r w:rsidRPr="00F24029">
        <w:t xml:space="preserve"> seria a melhor demonstração da correspondência entre o comprimento da escala e a percepção da dor, fator fundamental para determinar seu tipo. A utilização de uma escala racional não implica, necessariamente, que sua aplicação na mensuração da dor gere uma escala racional para a intensidade da dor. Ainda que 4 cm seja metade do comprimento de 8 cm, não é evidente que uma dor de 4 cm seja, de fato, metade de uma dor de 8 cm.</w:t>
      </w:r>
    </w:p>
    <w:p w14:paraId="3C1B40C1" w14:textId="5E37DC53" w:rsidR="00AD5B1B" w:rsidRPr="00B657BA" w:rsidRDefault="00AD5B1B" w:rsidP="00AD5B1B">
      <w:r w:rsidRPr="00B657BA">
        <w:t>Na ciência da medição, frequentemente um fenômeno é utilizado para quantificar outro. Termômetros do tipo termopar, por exemplo, medem a temperatura a partir da diferença de potencial elétrico. No entanto, essa relação não é linear, pois a temperatura não é diretamente medida em volts, e não há uma correspondência direta, como 1 volt equivalente a 1 Kelvin. A conversão dos valores requer a aplicação de uma equação, e, nesse processo, as relações entre as diferenças de potencial não se mantêm quando os valores são transformados em temperatura</w:t>
      </w:r>
      <w:r w:rsidR="00640B09">
        <w:t xml:space="preserve"> </w:t>
      </w:r>
      <w:r w:rsidR="00640B09">
        <w:fldChar w:fldCharType="begin"/>
      </w:r>
      <w:r w:rsidR="00640B09">
        <w:instrText xml:space="preserve"> ADDIN ZOTERO_ITEM CSL_CITATION {"citationID":"QH2ts34f","properties":{"formattedCitation":"(Webster; Nimunkar, 2020)","plainCitation":"(Webster; Nimunkar, 2020)","noteIndex":0},"citationItems":[{"id":3682,"uris":["http://zotero.org/users/8796872/items/F6EYWRWD"],"itemData":{"id":3682,"type":"book","edition":"5","event-place":"Hoboken","ISBN":"978-1-119-45732-9","language":"en","number-of-pages":"898","publisher":"Wiley","publisher-place":"Hoboken","source":"Zotero","title":"Medical instrumentation: application and design","author":[{"family":"Webster","given":"John G"},{"family":"Nimunkar","given":"Amit J"}],"issued":{"date-parts":[["2020"]]}}}],"schema":"https://github.com/citation-style-language/schema/raw/master/csl-citation.json"} </w:instrText>
      </w:r>
      <w:r w:rsidR="00640B09">
        <w:fldChar w:fldCharType="separate"/>
      </w:r>
      <w:r w:rsidR="00640B09" w:rsidRPr="00640B09">
        <w:rPr>
          <w:rFonts w:cs="Arial"/>
        </w:rPr>
        <w:t>(Webster; Nimunkar, 2020)</w:t>
      </w:r>
      <w:r w:rsidR="00640B09">
        <w:fldChar w:fldCharType="end"/>
      </w:r>
      <w:r w:rsidRPr="00B657BA">
        <w:t xml:space="preserve">. Embora a diferença de potencial seja mensurada em volts—o que corresponde a uma escala racional—sua conversão para °C não implica que a escala de temperatura adotada </w:t>
      </w:r>
      <w:r w:rsidR="007A645C">
        <w:t xml:space="preserve">também </w:t>
      </w:r>
      <w:r w:rsidRPr="00B657BA">
        <w:t>seja</w:t>
      </w:r>
      <w:r w:rsidR="007A645C">
        <w:t xml:space="preserve"> racional. A </w:t>
      </w:r>
      <w:r w:rsidR="00332A49">
        <w:t xml:space="preserve">escala em </w:t>
      </w:r>
      <w:r w:rsidR="00332A49" w:rsidRPr="00B657BA">
        <w:t>°C</w:t>
      </w:r>
      <w:r w:rsidR="00332A49">
        <w:t xml:space="preserve"> mantem seu caráter intervalar.</w:t>
      </w:r>
      <w:r w:rsidR="007A645C">
        <w:t xml:space="preserve"> </w:t>
      </w:r>
      <w:r w:rsidRPr="00B657BA">
        <w:t>Dessa forma, a utilização de uma escala racional para mensurar um efeito relacionado ao conceito avaliado não garante que os valores dessa escala representem com exatidão as magnitudes do conceito em análise.</w:t>
      </w:r>
    </w:p>
    <w:p w14:paraId="7C90008E" w14:textId="75F2009A" w:rsidR="00AD5B1B" w:rsidRPr="00B657BA" w:rsidRDefault="00AD5B1B" w:rsidP="00AD5B1B">
      <w:r w:rsidRPr="00B657BA">
        <w:t>A definição do tipo de escala é um aspecto fundamental, pois determina quais testes estatísticos podem ser aplicados nas pesquisas que utilizam o sistema de medição. Variáveis nominais e ordinais, por exemplo, não permitem o emprego de testes paramétricos, amplamente valorizados na ciência da saúde por possibilitarem, ou ao menos tornarem mais acessíveis, o cálculo do poder estatístico, a estimativa do tamanho da amostra e a determinação do tamanho do efeito</w:t>
      </w:r>
      <w:r w:rsidR="00640B09">
        <w:t xml:space="preserve"> </w:t>
      </w:r>
      <w:r w:rsidR="00640B09">
        <w:fldChar w:fldCharType="begin"/>
      </w:r>
      <w:r w:rsidR="00640B09">
        <w:instrText xml:space="preserve"> ADDIN ZOTERO_ITEM CSL_CITATION {"citationID":"fIoZNjkX","properties":{"formattedCitation":"(Field, 2009)","plainCitation":"(Field, 2009)","noteIndex":0},"citationItems":[{"id":120,"uris":["http://zotero.org/users/8796872/items/DVIPDU5A"],"itemData":{"id":120,"type":"book","edition":"2","event-place":"Porto Alegre","ISBN":"978-85-363-2018-2","language":"Português","number-of-pages":"688","publisher":"Artmed","publisher-place":"Porto Alegre","title":"Descobrindo a estatística usando o SPSS","author":[{"family":"Field","given":"Andy"}],"issued":{"date-parts":[["2009"]]}}}],"schema":"https://github.com/citation-style-language/schema/raw/master/csl-citation.json"} </w:instrText>
      </w:r>
      <w:r w:rsidR="00640B09">
        <w:fldChar w:fldCharType="separate"/>
      </w:r>
      <w:r w:rsidR="00640B09" w:rsidRPr="00640B09">
        <w:rPr>
          <w:rFonts w:cs="Arial"/>
        </w:rPr>
        <w:t>(Field, 2009)</w:t>
      </w:r>
      <w:r w:rsidR="00640B09">
        <w:fldChar w:fldCharType="end"/>
      </w:r>
      <w:r w:rsidRPr="00B657BA">
        <w:t>.</w:t>
      </w:r>
    </w:p>
    <w:p w14:paraId="3B723CA0" w14:textId="5822D198" w:rsidR="00AD5B1B" w:rsidRPr="0074233B" w:rsidRDefault="00AD5B1B" w:rsidP="00AD5B1B">
      <w:r w:rsidRPr="0074233B">
        <w:t xml:space="preserve">Nesta revisão, </w:t>
      </w:r>
      <w:r>
        <w:t>o principal indicativo do tipo de escala fo</w:t>
      </w:r>
      <w:r w:rsidR="00640B09">
        <w:t xml:space="preserve">ram </w:t>
      </w:r>
      <w:r>
        <w:t xml:space="preserve">as </w:t>
      </w:r>
      <w:r w:rsidRPr="0074233B">
        <w:t>análises estatísticas empregadas</w:t>
      </w:r>
      <w:r>
        <w:t xml:space="preserve"> pelas fontes</w:t>
      </w:r>
      <w:r w:rsidRPr="0074233B">
        <w:t>. Assim, as escalas utilizadas para a representação da intensidade da dor são frequentemente tratadas</w:t>
      </w:r>
      <w:r>
        <w:t xml:space="preserve"> pelas fontes</w:t>
      </w:r>
      <w:r w:rsidRPr="0074233B">
        <w:t xml:space="preserve"> como racionais ou intervalares, uma vez que são avaliadas por meio do coeficiente de correlação intraclasse (ICC)</w:t>
      </w:r>
      <w:r w:rsidR="00640B09">
        <w:t xml:space="preserve"> </w:t>
      </w:r>
      <w:r w:rsidR="00640B09">
        <w:fldChar w:fldCharType="begin"/>
      </w:r>
      <w:r w:rsidR="000006C0">
        <w:instrText xml:space="preserve"> ADDIN ZOTERO_ITEM CSL_CITATION {"citationID":"ONY7h9o3","properties":{"formattedCitation":"(Candotti {\\i{}et al.}, 2018, 2023; Da Rosa {\\i{}et al.}, 2022; G\\uc0\\u246{}k\\uc0\\u351{}en; Kocaman; Y\\uc0\\u305{}ld\\uc0\\u305{}r\\uc0\\u305{}m, 2023; Mi\\uc0\\u241{}ana-Signes {\\i{}et al.}, 2021; Noll {\\i{}et al.}, 2013a)","plainCitation":"(Candotti et al., 2018, 2023; Da Rosa et al., 2022;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0006C0" w:rsidRPr="00E26838">
        <w:rPr>
          <w:lang w:val="es-AR"/>
        </w:rPr>
        <w:instrText xml:space="preserve"> tested by applying the questionnaire to 260 primary schoolchildren, at two different times with a 7-day interval. Results The reproducibility data for the </w:instrText>
      </w:r>
      <w:r w:rsidR="000006C0">
        <w:instrText>ﬁ</w:instrText>
      </w:r>
      <w:r w:rsidR="000006C0" w:rsidRPr="00E26838">
        <w:rPr>
          <w:lang w:val="es-AR"/>
        </w:rPr>
        <w:instrText>rst 20 questions, analyzed using the kappa (k) coef</w:instrText>
      </w:r>
      <w:r w:rsidR="000006C0">
        <w:instrText>ﬁ</w:instrText>
      </w:r>
      <w:r w:rsidR="000006C0" w:rsidRPr="00E26838">
        <w:rPr>
          <w:lang w:val="es-AR"/>
        </w:rPr>
        <w:instrText>cient, were classi</w:instrText>
      </w:r>
      <w:r w:rsidR="000006C0">
        <w:instrText>ﬁ</w:instrText>
      </w:r>
      <w:r w:rsidR="000006C0" w:rsidRPr="00E26838">
        <w:rPr>
          <w:lang w:val="es-AR"/>
        </w:rPr>
        <w:instrText>ed as ‘‘very good’’ (k [ 0.8) or ‘‘good’’ (0.6 \\ k B 0.8). The reproducibility data for the pain intensity question, analyzed using the Wilcoxon test and the intraclass correlation coef</w:instrText>
      </w:r>
      <w:r w:rsidR="000006C0">
        <w:instrText>ﬁ</w:instrText>
      </w:r>
      <w:r w:rsidR="000006C0"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640B09">
        <w:fldChar w:fldCharType="separate"/>
      </w:r>
      <w:r w:rsidR="000006C0" w:rsidRPr="00E26838">
        <w:rPr>
          <w:rFonts w:cs="Arial"/>
          <w:kern w:val="0"/>
          <w:lang w:val="es-AR"/>
        </w:rPr>
        <w:t xml:space="preserve">(Candotti </w:t>
      </w:r>
      <w:r w:rsidR="000006C0" w:rsidRPr="00E26838">
        <w:rPr>
          <w:rFonts w:cs="Arial"/>
          <w:i/>
          <w:iCs/>
          <w:kern w:val="0"/>
          <w:lang w:val="es-AR"/>
        </w:rPr>
        <w:t>et al.</w:t>
      </w:r>
      <w:r w:rsidR="000006C0" w:rsidRPr="00E26838">
        <w:rPr>
          <w:rFonts w:cs="Arial"/>
          <w:kern w:val="0"/>
          <w:lang w:val="es-AR"/>
        </w:rPr>
        <w:t xml:space="preserve">, 2018, 2023; Da Rosa </w:t>
      </w:r>
      <w:r w:rsidR="000006C0" w:rsidRPr="00E26838">
        <w:rPr>
          <w:rFonts w:cs="Arial"/>
          <w:i/>
          <w:iCs/>
          <w:kern w:val="0"/>
          <w:lang w:val="es-AR"/>
        </w:rPr>
        <w:t>et al.</w:t>
      </w:r>
      <w:r w:rsidR="000006C0" w:rsidRPr="00E26838">
        <w:rPr>
          <w:rFonts w:cs="Arial"/>
          <w:kern w:val="0"/>
          <w:lang w:val="es-AR"/>
        </w:rPr>
        <w:t xml:space="preserve">, 2022; Gökşen; </w:t>
      </w:r>
      <w:r w:rsidR="000006C0" w:rsidRPr="00E26838">
        <w:rPr>
          <w:rFonts w:cs="Arial"/>
          <w:kern w:val="0"/>
          <w:lang w:val="es-AR"/>
        </w:rPr>
        <w:lastRenderedPageBreak/>
        <w:t xml:space="preserve">Kocaman; Yıldırım, 2023; Miñana-Signes </w:t>
      </w:r>
      <w:r w:rsidR="000006C0" w:rsidRPr="00E26838">
        <w:rPr>
          <w:rFonts w:cs="Arial"/>
          <w:i/>
          <w:iCs/>
          <w:kern w:val="0"/>
          <w:lang w:val="es-AR"/>
        </w:rPr>
        <w:t>et al.</w:t>
      </w:r>
      <w:r w:rsidR="000006C0" w:rsidRPr="00E26838">
        <w:rPr>
          <w:rFonts w:cs="Arial"/>
          <w:kern w:val="0"/>
          <w:lang w:val="es-AR"/>
        </w:rPr>
        <w:t xml:space="preserve">, 2021; Noll </w:t>
      </w:r>
      <w:r w:rsidR="000006C0" w:rsidRPr="00E26838">
        <w:rPr>
          <w:rFonts w:cs="Arial"/>
          <w:i/>
          <w:iCs/>
          <w:kern w:val="0"/>
          <w:lang w:val="es-AR"/>
        </w:rPr>
        <w:t>et al.</w:t>
      </w:r>
      <w:r w:rsidR="000006C0" w:rsidRPr="00E26838">
        <w:rPr>
          <w:rFonts w:cs="Arial"/>
          <w:kern w:val="0"/>
          <w:lang w:val="es-AR"/>
        </w:rPr>
        <w:t>, 2013a)</w:t>
      </w:r>
      <w:r w:rsidR="00640B09">
        <w:fldChar w:fldCharType="end"/>
      </w:r>
      <w:r w:rsidRPr="00E26838">
        <w:rPr>
          <w:lang w:val="es-AR"/>
        </w:rPr>
        <w:t xml:space="preserve">. </w:t>
      </w:r>
      <w:r w:rsidRPr="0074233B">
        <w:t xml:space="preserve">No entanto, como já discutido, essa classificação não é evidente. Também não se deve incorrer no erro de descartar a escala até que toda a relação entre dor e comprimento seja plenamente estabelecida, sob o risco de enfrentar o problema da medição </w:t>
      </w:r>
      <w:proofErr w:type="spellStart"/>
      <w:r w:rsidRPr="0074233B">
        <w:t>nômica</w:t>
      </w:r>
      <w:proofErr w:type="spellEnd"/>
      <w:r w:rsidR="00A54D77">
        <w:t xml:space="preserve">, que ocorre quando a medição de um conceito (como a dor) é feito a partir de outro (como o comprimento) e é necessário que se conheça a relação entre ambos para a determinação dos valores, mas, ao mesmo tempo, é preciso conhecer os valores para a determinação da relação </w:t>
      </w:r>
      <w:r w:rsidR="000006C0">
        <w:fldChar w:fldCharType="begin"/>
      </w:r>
      <w:r w:rsidR="000006C0">
        <w:instrText xml:space="preserve"> ADDIN ZOTERO_ITEM CSL_CITATION {"citationID":"i1rw6ToL","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rsidR="000006C0">
        <w:fldChar w:fldCharType="separate"/>
      </w:r>
      <w:r w:rsidR="000006C0" w:rsidRPr="000006C0">
        <w:rPr>
          <w:rFonts w:cs="Arial"/>
        </w:rPr>
        <w:t>(Chang, 2004)</w:t>
      </w:r>
      <w:r w:rsidR="000006C0">
        <w:fldChar w:fldCharType="end"/>
      </w:r>
      <w:r w:rsidRPr="0074233B">
        <w:t>. É fundamental, contudo, buscar a compreensão dessa relação e adotar certa cautela na interpretação dos resultados de pesquisas que medem a intensidade da dor.</w:t>
      </w:r>
    </w:p>
    <w:p w14:paraId="288C957A" w14:textId="1DD50501" w:rsidR="00AD5B1B" w:rsidRPr="0074233B" w:rsidRDefault="00AD5B1B" w:rsidP="00AD5B1B">
      <w:r w:rsidRPr="0074233B">
        <w:t xml:space="preserve">O mesmo se aplica à pontuação do BackPEI, </w:t>
      </w:r>
      <w:r>
        <w:t>algumas vezes</w:t>
      </w:r>
      <w:r w:rsidRPr="0074233B">
        <w:t xml:space="preserve"> considerada uma variável intervalar ou racional, pois também foi avaliada pelo ICC</w:t>
      </w:r>
      <w:r w:rsidR="000006C0">
        <w:t xml:space="preserve"> </w:t>
      </w:r>
      <w:r w:rsidR="000006C0">
        <w:fldChar w:fldCharType="begin"/>
      </w:r>
      <w:r w:rsidR="000006C0">
        <w:instrText xml:space="preserve"> ADDIN ZOTERO_ITEM CSL_CITATION {"citationID":"m7JFXnCE","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0006C0">
        <w:fldChar w:fldCharType="separate"/>
      </w:r>
      <w:r w:rsidR="000006C0" w:rsidRPr="000006C0">
        <w:rPr>
          <w:rFonts w:cs="Arial"/>
          <w:kern w:val="0"/>
        </w:rPr>
        <w:t>(Gökşen; Kocaman; Yıldırım, 2023)</w:t>
      </w:r>
      <w:r w:rsidR="000006C0">
        <w:fldChar w:fldCharType="end"/>
      </w:r>
      <w:r w:rsidRPr="0074233B">
        <w:t xml:space="preserve">. No entanto, como o sistema atribui pesos iguais a todos os fatores de risco, ele só pode corresponder a uma escala </w:t>
      </w:r>
      <w:r>
        <w:t>racional</w:t>
      </w:r>
      <w:r w:rsidRPr="0074233B">
        <w:t xml:space="preserve"> se o impacto de cada fator no risco de dor nas costas e no pescoço for exatamente o mesmo e se a inter-relação entre todos os fatores for homogênea</w:t>
      </w:r>
      <w:r>
        <w:t xml:space="preserve">, </w:t>
      </w:r>
      <w:r w:rsidRPr="0074233B">
        <w:t>o que não é corroborado pelas revisões de literatura utilizadas no desenvolvimento do BackPEI.</w:t>
      </w:r>
    </w:p>
    <w:p w14:paraId="4D8C109D" w14:textId="60BBA24E" w:rsidR="00DA5B6D" w:rsidRDefault="00DA5B6D" w:rsidP="00AD5B1B">
      <w:r w:rsidRPr="00DA5B6D">
        <w:t xml:space="preserve">Além disso, a correspondência entre o conceito e sua representação </w:t>
      </w:r>
      <w:r>
        <w:t>através da</w:t>
      </w:r>
      <w:r w:rsidRPr="00DA5B6D">
        <w:t xml:space="preserve"> escala adotada é um aspecto fundamental. Embora o BackPEI seja um sistema de medição de fatores de risco para dor nas costas e no pescoço, sua pontuação segue uma escala inversa à exposição aos fatores de risco, o que pode dificultar a interpretação dos resultados, ainda que não comprometa sua aplicação. Para facilitar a compreensão, é desejável que a representação </w:t>
      </w:r>
      <w:r>
        <w:t>corresponda</w:t>
      </w:r>
      <w:r w:rsidRPr="00DA5B6D">
        <w:t xml:space="preserve"> ao conceito mensurado, e futuras versões do sistema de pontuação</w:t>
      </w:r>
      <w:r>
        <w:t>, inclusive do BackPEI,</w:t>
      </w:r>
      <w:r w:rsidRPr="00DA5B6D">
        <w:t xml:space="preserve"> podem </w:t>
      </w:r>
      <w:r>
        <w:t>se beneficiar em considerar essa correspondência.</w:t>
      </w:r>
    </w:p>
    <w:p w14:paraId="5C1E981D" w14:textId="22FFCBC7" w:rsidR="00AD5B1B" w:rsidRDefault="00AD5B1B" w:rsidP="00AD5B1B">
      <w:r>
        <w:t>Algumas</w:t>
      </w:r>
      <w:r w:rsidRPr="0074233B">
        <w:t xml:space="preserve"> análises estatísticas podem ser empregadas na avaliação</w:t>
      </w:r>
      <w:r>
        <w:t xml:space="preserve"> científica da representação</w:t>
      </w:r>
      <w:r w:rsidRPr="0074233B">
        <w:t xml:space="preserve">, especialmente ao se verificar a correspondência entre as previsões teóricas da caracterização e os resultados obtidos na representação. </w:t>
      </w:r>
      <w:r>
        <w:t xml:space="preserve">Por exemplo, a partir da caracterização poderiam ser supostas características da </w:t>
      </w:r>
      <w:r w:rsidRPr="0074233B">
        <w:t>distribuição dos valores</w:t>
      </w:r>
      <w:r>
        <w:t xml:space="preserve"> e</w:t>
      </w:r>
      <w:r w:rsidRPr="0074233B">
        <w:t xml:space="preserve"> medidas</w:t>
      </w:r>
      <w:r>
        <w:t xml:space="preserve"> de distribuição como</w:t>
      </w:r>
      <w:r w:rsidRPr="0074233B">
        <w:t xml:space="preserve"> tendência central</w:t>
      </w:r>
      <w:r>
        <w:t>,</w:t>
      </w:r>
      <w:r w:rsidRPr="0074233B">
        <w:t xml:space="preserve"> dispersão</w:t>
      </w:r>
      <w:r>
        <w:t xml:space="preserve"> e frequências</w:t>
      </w:r>
      <w:r w:rsidRPr="0074233B">
        <w:t xml:space="preserve">. Dessa forma, algumas estratégias para avaliar a representação incluem testes como o de Shapiro-Wilk, o teste t e o teste de Levene, que permitem verificar se determinadas suposições são confirmadas </w:t>
      </w:r>
      <w:r w:rsidR="007D6D6E">
        <w:t>pelos dados</w:t>
      </w:r>
      <w:r w:rsidRPr="0074233B">
        <w:t xml:space="preserve">. Além disso, podem ser consideradas medidas já utilizadas em pesquisas, como os efeitos de piso e teto, que </w:t>
      </w:r>
      <w:r w:rsidRPr="0074233B">
        <w:lastRenderedPageBreak/>
        <w:t xml:space="preserve">avaliam possíveis </w:t>
      </w:r>
      <w:r>
        <w:t xml:space="preserve">falhas </w:t>
      </w:r>
      <w:r w:rsidRPr="0074233B">
        <w:t xml:space="preserve">na </w:t>
      </w:r>
      <w:r>
        <w:t>representação</w:t>
      </w:r>
      <w:r w:rsidR="000006C0">
        <w:t xml:space="preserve"> </w:t>
      </w:r>
      <w:r w:rsidR="000006C0">
        <w:fldChar w:fldCharType="begin"/>
      </w:r>
      <w:r w:rsidR="00A57987">
        <w:instrText xml:space="preserve"> ADDIN ZOTERO_ITEM CSL_CITATION {"citationID":"Ee4row3b","properties":{"formattedCitation":"(Bastianel {\\i{}et al.}, 2024; Th\\uc0\\u233{}roux {\\i{}et al.}, 2017)","plainCitation":"(Bastianel et al., 2024; Théroux et al., 2017)","noteIndex":0},"citationItems":[{"id":3684,"uris":["http://zotero.org/users/8796872/items/K29W5ZN2"],"itemData":{"id":3684,"type":"article-journal","abstract":"Purpose: To develop a questionnaire for adolescent idiopathic scoliosis (AIS) patients undergoing physiotherapeutic scoliosis-specific exercises (PSSE) and to evaluate its content validity, structural validity, and reliability.\nMethodology: Seven PSSE treatment experts checked the content validity of the Patient’s Perception of Scoliosis-Specific Physiotherapy Questionnaire (Physio-IS). For each Physio-IS item, the content validity indexes must be ≥ 90%. Regarding structural validity and reliability 52 adolescents (ages 10–17) with AIS completed the questionnaire. Structural validity was assessed through exploratory factor analysis. Reliability was verified through internal consistency.\nResults: Physio-IS content was validated in three evaluation rounds, obtaining 100% expert agreement. About structural validity we identified four domains (cumulative explained variance = 68.2%): (1) specific knowledge (seven questions on understanding their scoliosis condition); (2) social repercussion (five questions about social relationship implications); (3) pain (two questions about scoliosis-associated pain); and (4) associated concern (apprehension/expectations regarding the future). The Physio-IS demonstrated very good internal consistency (Cronbach’s alpha = 0.76–0.92).\nConclusion: The Physio-IS is a valid and reliable tool for assessing AIS patients undergoing PSSE and helping physiotherapists identify aspects requiring more attention, thus facilitating intervention strategies, as knowing the patient’s perception of their condition or treatment is fundamental to AIS treatment success.","container-title":"Disability and Rehabilitation","DOI":"10.1080/09638288.2024.2322040","ISSN":"0963-8288, 1464-5165","issue":"25","journalAbbreviation":"Disability and Rehabilitation","language":"en","page":"6187-6194","source":"DOI.org (Crossref)","title":"Development, validity and reliability of patient perception of scoliosis-specific physiotherapy (physio-is) questionnaire","volume":"46","author":[{"family":"Bastianel","given":"Laura"},{"family":"Beraldo","given":"Lucas Menghin"},{"family":"Pilling","given":"Betiane Moreira"},{"family":"Candotti","given":"Cláudia Tarragô"}],"issued":{"date-parts":[["2024",12,3]]}}},{"id":3686,"uris":["http://zotero.org/users/8796872/items/W3RPD9FG"],"itemData":{"id":3686,"type":"article-journal","abstract":"Background: Adolescent idiopathic scoliosis (AIS) is among the most common spinal deformities affecting adolescents. The Scoliosis Research Society-22 questionnaire is commonly used to assess health-related quality of life in AIS patients, including pain. The objective of this study is to verify the psychometric properties of the Scoliosis Research Society-22 French version (SRS-22fv) questionnaire.\nMethods: A prospective methodological design was used to verify the psychometric properties of the French version of the SRS-22fv. Participants were initially recruited from the orthopaedic scoliosis department at Sainte-Justine Hospital (Montreal, Canada) and completed the SRS-22fv and the SF-12 questionnaire. The SRS-22fv’s structure was evaluated through principal component analysis (PCA). Linear regression was used to assess convergent validity between the SRS-22fv and the SF-12.\nResults: Data was available from 352 participants with AIS. Most participants were female (87%, n = 307), and the average age was 14.3 (SD = 1.8) years. The mean thoracic and lumbar Cobb angles were 27.9° (SD = 3.3) and 23.6° (SD = 9.4), respectively. Overall, 71.4% (n = 252) of the participants presented with spinal pain. About one-third (29%) reported thoracic pain, and almost half (44%) experienced lumbar pain. The PCA identified four redundant items, which resulted in a modified 18-item questionnaire. In comparison to the original questionnaire, the modified version showed higher levels of internal consistency for four of the five factors, explained a greater proportion of the total variance (63.3%), and generated higher inter-item total correlations.\nConclusion: We propose a shorter version of the SRS-22fv, thus the Canadian SRS-18fv, which showed an improved internal consistency and scale structure compared to the original SRS-22fv. We believe that this modified version would be better suited to assess the quality of life of adolescents with idiopathic scoliosis.","container-title":"Scoliosis and Spinal Disorders","DOI":"10.1186/s13013-017-0129-8","ISSN":"2397-1789","issue":"1","journalAbbreviation":"Scoliosis","language":"en","page":"21","source":"DOI.org (Crossref)","title":"Revisiting the psychometric properties of the Scoliosis Research Society-22 (SRS-22) French version","volume":"12","author":[{"family":"Théroux","given":"Jean"},{"family":"Stomski","given":"Norman"},{"family":"Innes","given":"Stanley"},{"family":"Ballard","given":"Ariane"},{"family":"Khadra","given":"Christelle"},{"family":"Labelle","given":"Hubert"},{"family":"Le May","given":"Sylvie"}],"issued":{"date-parts":[["2017",12]]}}}],"schema":"https://github.com/citation-style-language/schema/raw/master/csl-citation.json"} </w:instrText>
      </w:r>
      <w:r w:rsidR="000006C0">
        <w:fldChar w:fldCharType="separate"/>
      </w:r>
      <w:r w:rsidR="00A57987" w:rsidRPr="00A57987">
        <w:rPr>
          <w:rFonts w:cs="Arial"/>
          <w:kern w:val="0"/>
        </w:rPr>
        <w:t xml:space="preserve">(Bastianel </w:t>
      </w:r>
      <w:r w:rsidR="00A57987" w:rsidRPr="00A57987">
        <w:rPr>
          <w:rFonts w:cs="Arial"/>
          <w:i/>
          <w:iCs/>
          <w:kern w:val="0"/>
        </w:rPr>
        <w:t>et al.</w:t>
      </w:r>
      <w:r w:rsidR="00A57987" w:rsidRPr="00A57987">
        <w:rPr>
          <w:rFonts w:cs="Arial"/>
          <w:kern w:val="0"/>
        </w:rPr>
        <w:t xml:space="preserve">, 2024; Théroux </w:t>
      </w:r>
      <w:r w:rsidR="00A57987" w:rsidRPr="00A57987">
        <w:rPr>
          <w:rFonts w:cs="Arial"/>
          <w:i/>
          <w:iCs/>
          <w:kern w:val="0"/>
        </w:rPr>
        <w:t>et al.</w:t>
      </w:r>
      <w:r w:rsidR="00A57987" w:rsidRPr="00A57987">
        <w:rPr>
          <w:rFonts w:cs="Arial"/>
          <w:kern w:val="0"/>
        </w:rPr>
        <w:t>, 2017)</w:t>
      </w:r>
      <w:r w:rsidR="000006C0">
        <w:fldChar w:fldCharType="end"/>
      </w:r>
      <w:r w:rsidRPr="0074233B">
        <w:t>.</w:t>
      </w:r>
    </w:p>
    <w:p w14:paraId="111FBA42" w14:textId="02EA659A" w:rsidR="000D63C1" w:rsidRDefault="000D63C1" w:rsidP="00AD5B1B">
      <w:r>
        <w:t>Esta revisão teve um recorte bastante restrito com base em um único sistema de medição, o que traz uma limitação quanto a variedade de metodologias observadas. Outra limitação é que esta revisão se restringiu às pesquisas de clinimetria</w:t>
      </w:r>
      <w:r w:rsidR="002B25F1">
        <w:t xml:space="preserve">. </w:t>
      </w:r>
      <w:commentRangeStart w:id="13"/>
      <w:r w:rsidR="002B25F1">
        <w:t>Durante o processo de seleção foram encontrados 51 estudos de aplicação do BackPEI o que indica que a análise feita por essa revisão é relevante por contemplar um sistema de medição que está presente nas atividades de pesquisa da ciência da saúde. Um</w:t>
      </w:r>
      <w:r>
        <w:t>a análise em pesquisas de aplicação do BackPEI pode trazer novos conhecimentos que não são observáveis apenas com os estudos de desenvolvimento e avaliação dos sistemas de medição</w:t>
      </w:r>
      <w:r w:rsidR="002B25F1">
        <w:t xml:space="preserve">, por exemplo, observando como eles produzem novos conhecimentos e como (e se) eles influenciam nas modificações do BackPEI e se os métodos empregados pela clinimetria na caracterização, representação e procedimentos tem </w:t>
      </w:r>
      <w:r w:rsidR="006F0257">
        <w:t xml:space="preserve">sido </w:t>
      </w:r>
      <w:proofErr w:type="gramStart"/>
      <w:r w:rsidR="006F0257">
        <w:t>adequados</w:t>
      </w:r>
      <w:proofErr w:type="gramEnd"/>
      <w:r w:rsidR="006F0257">
        <w:t xml:space="preserve"> para as pesquisas sendo conduzidas.</w:t>
      </w:r>
      <w:commentRangeEnd w:id="13"/>
      <w:r w:rsidR="006F0257">
        <w:rPr>
          <w:rStyle w:val="Refdecomentrio"/>
        </w:rPr>
        <w:commentReference w:id="13"/>
      </w:r>
    </w:p>
    <w:p w14:paraId="14909037" w14:textId="402ED104" w:rsidR="00040147" w:rsidRDefault="00040147" w:rsidP="00040147">
      <w:pPr>
        <w:pStyle w:val="Ttulo1"/>
      </w:pPr>
      <w:r>
        <w:t>CONCLUSÃO</w:t>
      </w:r>
    </w:p>
    <w:p w14:paraId="4F5ADA74" w14:textId="77777777" w:rsidR="0083593E" w:rsidRDefault="00FB39F7" w:rsidP="00FB39F7">
      <w:r>
        <w:t xml:space="preserve">A partir dessa revisão identificou-se que há uma preocupação maior das pesquisas </w:t>
      </w:r>
      <w:proofErr w:type="spellStart"/>
      <w:r>
        <w:t>clinimétricas</w:t>
      </w:r>
      <w:proofErr w:type="spellEnd"/>
      <w:r>
        <w:t xml:space="preserve"> do BackPEI com os procedimentos e que há uma grande importância da avaliação científica de todos os elementos da estrutura epistemológica, havendo ainda uma lacuna sobre como avaliar a representação.</w:t>
      </w:r>
    </w:p>
    <w:p w14:paraId="79AFC26C" w14:textId="06F5AA76" w:rsidR="0083593E" w:rsidRDefault="000750E1" w:rsidP="00FB39F7">
      <w:bookmarkStart w:id="14" w:name="_Hlk198169894"/>
      <w:r>
        <w:t>Como sugestões para</w:t>
      </w:r>
      <w:r w:rsidR="006B64DF">
        <w:t xml:space="preserve"> futuras pesquisas na clinimetria: </w:t>
      </w:r>
      <w:r w:rsidR="006B64DF" w:rsidRPr="0083593E">
        <w:t>apresenta</w:t>
      </w:r>
      <w:r w:rsidR="000A7857">
        <w:t>r</w:t>
      </w:r>
      <w:r w:rsidR="006B64DF" w:rsidRPr="0083593E">
        <w:t xml:space="preserve"> de definições claras e referências para as metodologias empregadas</w:t>
      </w:r>
      <w:r w:rsidR="006B64DF">
        <w:t>;</w:t>
      </w:r>
      <w:r w:rsidR="006B64DF" w:rsidRPr="0083593E">
        <w:t xml:space="preserve"> </w:t>
      </w:r>
      <w:r w:rsidR="000A7857">
        <w:t xml:space="preserve">ao </w:t>
      </w:r>
      <w:r w:rsidR="006B64DF" w:rsidRPr="0083593E">
        <w:t>avaliar a caracterização através da validade de conteúdo</w:t>
      </w:r>
      <w:r w:rsidR="00D429B3">
        <w:t>,</w:t>
      </w:r>
      <w:r w:rsidR="006B64DF" w:rsidRPr="0083593E">
        <w:t xml:space="preserve"> questiona</w:t>
      </w:r>
      <w:r w:rsidR="000A7857">
        <w:t>r</w:t>
      </w:r>
      <w:r w:rsidR="006B64DF" w:rsidRPr="0083593E">
        <w:t xml:space="preserve"> o painel </w:t>
      </w:r>
      <w:r w:rsidR="00D429B3">
        <w:t xml:space="preserve">de especialistas </w:t>
      </w:r>
      <w:r w:rsidR="006B64DF" w:rsidRPr="0083593E">
        <w:t>sobre o conceito</w:t>
      </w:r>
      <w:r w:rsidR="006B64DF">
        <w:t>;</w:t>
      </w:r>
      <w:r w:rsidR="006B64DF" w:rsidRPr="0083593E">
        <w:t xml:space="preserve"> empregar outros métodos de avaliação como a relação com outros conceitos e a validade estrutural</w:t>
      </w:r>
      <w:r w:rsidR="006B64DF">
        <w:t>;</w:t>
      </w:r>
      <w:r w:rsidR="006B64DF" w:rsidRPr="0083593E">
        <w:t xml:space="preserve"> realizar de forma mais objetiva a definição dos conceitos medidos e explicar a relação com a representação</w:t>
      </w:r>
      <w:r w:rsidR="006B64DF">
        <w:t>;</w:t>
      </w:r>
      <w:r w:rsidR="006B64DF" w:rsidRPr="0083593E">
        <w:t xml:space="preserve"> </w:t>
      </w:r>
      <w:r w:rsidR="006B64DF">
        <w:t xml:space="preserve">e </w:t>
      </w:r>
      <w:r w:rsidR="006B64DF" w:rsidRPr="0083593E">
        <w:t xml:space="preserve">criar suposições sobre características da representação e testá-las a partir dos dados coletados </w:t>
      </w:r>
      <w:r w:rsidR="000A7857">
        <w:t>além d</w:t>
      </w:r>
      <w:r w:rsidR="006B64DF" w:rsidRPr="0083593E">
        <w:t>e avaliar o efeito piso e teto.</w:t>
      </w:r>
    </w:p>
    <w:bookmarkEnd w:id="14"/>
    <w:p w14:paraId="54901411" w14:textId="41433C1A" w:rsidR="00FB39F7" w:rsidRDefault="00FB39F7" w:rsidP="00FB39F7">
      <w:r>
        <w:t xml:space="preserve"> Pesquisas futuras podem ser realizadas a partir da mesma metodologia empregada nessa revisão, porém com sistemas de medição diferentes avaliando se as pesquisas </w:t>
      </w:r>
      <w:proofErr w:type="spellStart"/>
      <w:r>
        <w:t>clinimétricas</w:t>
      </w:r>
      <w:proofErr w:type="spellEnd"/>
      <w:r w:rsidR="0083593E">
        <w:t xml:space="preserve"> empregam</w:t>
      </w:r>
      <w:r>
        <w:t xml:space="preserve"> </w:t>
      </w:r>
      <w:r w:rsidR="0083593E">
        <w:t>m</w:t>
      </w:r>
      <w:r>
        <w:t xml:space="preserve">étodos diferentes que possam auxiliar na caracterização, representação e procedimentos de diversos sistemas de medição. </w:t>
      </w:r>
      <w:r>
        <w:lastRenderedPageBreak/>
        <w:t xml:space="preserve">Também é importante avaliar o sucesso da caracterização, representação e procedimentos do BackPEI através das pesquisas que aplicam o sistema de medição. </w:t>
      </w:r>
    </w:p>
    <w:p w14:paraId="42A5EE9B" w14:textId="77777777" w:rsidR="00040147" w:rsidRDefault="00040147" w:rsidP="00040147"/>
    <w:p w14:paraId="3618A886" w14:textId="5FF88FDA" w:rsidR="00040147" w:rsidRDefault="00040147" w:rsidP="00040147">
      <w:pPr>
        <w:pStyle w:val="Ttulo1"/>
      </w:pPr>
      <w:r>
        <w:t>rEFERÊNCIAS</w:t>
      </w:r>
    </w:p>
    <w:p w14:paraId="0AF99EB2" w14:textId="77777777" w:rsidR="005F490D" w:rsidRPr="005F490D" w:rsidRDefault="005F490D" w:rsidP="00BE0591">
      <w:pPr>
        <w:pStyle w:val="Bibliografia"/>
        <w:spacing w:after="480"/>
        <w:rPr>
          <w:rFonts w:cs="Arial"/>
        </w:rPr>
      </w:pPr>
      <w:r>
        <w:fldChar w:fldCharType="begin"/>
      </w:r>
      <w:r>
        <w:instrText xml:space="preserve"> ADDIN ZOTERO_BIBL {"uncited":[],"omitted":[],"custom":[]} CSL_BIBLIOGRAPHY </w:instrText>
      </w:r>
      <w:r>
        <w:fldChar w:fldCharType="separate"/>
      </w:r>
      <w:r w:rsidRPr="005F490D">
        <w:rPr>
          <w:rFonts w:cs="Arial"/>
        </w:rPr>
        <w:t xml:space="preserve">AIMI, M. </w:t>
      </w:r>
      <w:r w:rsidRPr="005F490D">
        <w:rPr>
          <w:rFonts w:cs="Arial"/>
          <w:i/>
          <w:iCs/>
        </w:rPr>
        <w:t>et al.</w:t>
      </w:r>
      <w:r w:rsidRPr="005F490D">
        <w:rPr>
          <w:rFonts w:cs="Arial"/>
        </w:rPr>
        <w:t xml:space="preserve"> </w:t>
      </w:r>
      <w:r w:rsidRPr="00E26838">
        <w:rPr>
          <w:rFonts w:cs="Arial"/>
          <w:b/>
          <w:bCs/>
          <w:lang w:val="en-US"/>
        </w:rPr>
        <w:t>Posture, muscle endurance and ROM in individuals with and without neck pain</w:t>
      </w:r>
      <w:r w:rsidRPr="00E26838">
        <w:rPr>
          <w:rFonts w:cs="Arial"/>
          <w:lang w:val="en-US"/>
        </w:rPr>
        <w:t xml:space="preserve">. </w:t>
      </w:r>
      <w:r w:rsidRPr="005F490D">
        <w:rPr>
          <w:rFonts w:cs="Arial"/>
          <w:b/>
          <w:bCs/>
        </w:rPr>
        <w:t>Fisioterapia em Movimento</w:t>
      </w:r>
      <w:r w:rsidRPr="005F490D">
        <w:rPr>
          <w:rFonts w:cs="Arial"/>
        </w:rPr>
        <w:t xml:space="preserve">Universidade Federal do Rio Grande do Sul (UFRGS), RS, Porto Alegre, BrazilPontificia Universidade Catolica do Parana, , 2019. </w:t>
      </w:r>
    </w:p>
    <w:p w14:paraId="2549C8D7" w14:textId="77777777" w:rsidR="005F490D" w:rsidRPr="00E26838" w:rsidRDefault="005F490D" w:rsidP="00BE0591">
      <w:pPr>
        <w:pStyle w:val="Bibliografia"/>
        <w:spacing w:after="480"/>
        <w:rPr>
          <w:rFonts w:cs="Arial"/>
          <w:lang w:val="en-US"/>
        </w:rPr>
      </w:pPr>
      <w:r w:rsidRPr="00E26838">
        <w:rPr>
          <w:rFonts w:cs="Arial"/>
          <w:lang w:val="en-US"/>
        </w:rPr>
        <w:t xml:space="preserve">AKBARI-CHEHREHBARGH, Z.; TAVAFIAN, S. S.; MONTAZERI, A. </w:t>
      </w:r>
      <w:r w:rsidRPr="00E26838">
        <w:rPr>
          <w:rFonts w:cs="Arial"/>
          <w:b/>
          <w:bCs/>
          <w:lang w:val="en-US"/>
        </w:rPr>
        <w:t>The Back-care Behavior Assessment Questionnaire (BABAQ) for schoolchildren: Development and psychometric evaluation</w:t>
      </w:r>
      <w:r w:rsidRPr="00E26838">
        <w:rPr>
          <w:rFonts w:cs="Arial"/>
          <w:lang w:val="en-US"/>
        </w:rPr>
        <w:t xml:space="preserve">. </w:t>
      </w:r>
      <w:r w:rsidRPr="00E26838">
        <w:rPr>
          <w:rFonts w:cs="Arial"/>
          <w:b/>
          <w:bCs/>
          <w:lang w:val="en-US"/>
        </w:rPr>
        <w:t>BMC Public Health</w:t>
      </w:r>
      <w:r w:rsidRPr="00E26838">
        <w:rPr>
          <w:rFonts w:cs="Arial"/>
          <w:lang w:val="en-US"/>
        </w:rPr>
        <w:t xml:space="preserve">["Department of Health Education, Faculty of Medical Sciences, Tarbiat Modares University, Tehran, Iran", “Health Metrics Research Center, Iranian Institutes for Health Sciences Research, Acecr, Tehran, Iran”, “Faculty of Humanity Sciences, University of Science and Culture, Acecr, Tehran, Iran”], 2020. </w:t>
      </w:r>
    </w:p>
    <w:p w14:paraId="1AAAA019" w14:textId="77777777" w:rsidR="005F490D" w:rsidRPr="00E26838" w:rsidRDefault="005F490D" w:rsidP="00BE0591">
      <w:pPr>
        <w:pStyle w:val="Bibliografia"/>
        <w:spacing w:after="480"/>
        <w:rPr>
          <w:rFonts w:cs="Arial"/>
          <w:lang w:val="en-US"/>
        </w:rPr>
      </w:pPr>
      <w:r w:rsidRPr="00E26838">
        <w:rPr>
          <w:rFonts w:cs="Arial"/>
          <w:lang w:val="en-US"/>
        </w:rPr>
        <w:t xml:space="preserve">ANTONIOLLI, A. </w:t>
      </w:r>
      <w:r w:rsidRPr="00E26838">
        <w:rPr>
          <w:rFonts w:cs="Arial"/>
          <w:i/>
          <w:iCs/>
          <w:lang w:val="en-US"/>
        </w:rPr>
        <w:t>et al.</w:t>
      </w:r>
      <w:r w:rsidRPr="00E26838">
        <w:rPr>
          <w:rFonts w:cs="Arial"/>
          <w:lang w:val="en-US"/>
        </w:rPr>
        <w:t xml:space="preserve"> AGREEMENT BETWEEN A TEST BASED ON A QUALITATIVE ANALYSIS OF FILMED ACTIONS AND ONE BASED ON A QUESTIONNAIRE FOR ASSESSING STUDENT BODY POSTURE. </w:t>
      </w:r>
      <w:r w:rsidRPr="005F490D">
        <w:rPr>
          <w:rFonts w:cs="Arial"/>
          <w:b/>
          <w:bCs/>
        </w:rPr>
        <w:t>Pensar a Prática</w:t>
      </w:r>
      <w:r w:rsidRPr="005F490D">
        <w:rPr>
          <w:rFonts w:cs="Arial"/>
        </w:rPr>
        <w:t>, [</w:t>
      </w:r>
      <w:r w:rsidRPr="005F490D">
        <w:rPr>
          <w:rFonts w:cs="Arial"/>
          <w:i/>
          <w:iCs/>
        </w:rPr>
        <w:t>s. l.</w:t>
      </w:r>
      <w:r w:rsidRPr="005F490D">
        <w:rPr>
          <w:rFonts w:cs="Arial"/>
        </w:rPr>
        <w:t xml:space="preserve">], v. 18, n. 4, 2015. Disponível em: https://www.revistas.ufg.br/fef/article/view/30758. </w:t>
      </w:r>
      <w:r w:rsidRPr="00E26838">
        <w:rPr>
          <w:rFonts w:cs="Arial"/>
          <w:lang w:val="en-US"/>
        </w:rPr>
        <w:t>Acesso em: 16 fev. 2024.</w:t>
      </w:r>
    </w:p>
    <w:p w14:paraId="1ECC9735" w14:textId="77777777" w:rsidR="005F490D" w:rsidRPr="005F490D" w:rsidRDefault="005F490D" w:rsidP="00BE0591">
      <w:pPr>
        <w:pStyle w:val="Bibliografia"/>
        <w:spacing w:after="480"/>
        <w:rPr>
          <w:rFonts w:cs="Arial"/>
        </w:rPr>
      </w:pPr>
      <w:r w:rsidRPr="00E26838">
        <w:rPr>
          <w:rFonts w:cs="Arial"/>
          <w:lang w:val="en-US"/>
        </w:rPr>
        <w:t xml:space="preserve">BASTIANEL, L. </w:t>
      </w:r>
      <w:r w:rsidRPr="00E26838">
        <w:rPr>
          <w:rFonts w:cs="Arial"/>
          <w:i/>
          <w:iCs/>
          <w:lang w:val="en-US"/>
        </w:rPr>
        <w:t>et al.</w:t>
      </w:r>
      <w:r w:rsidRPr="00E26838">
        <w:rPr>
          <w:rFonts w:cs="Arial"/>
          <w:lang w:val="en-US"/>
        </w:rPr>
        <w:t xml:space="preserve"> Development, validity and reliability of patient perception of scoliosis-specific physiotherapy (physio-is) questionnaire. </w:t>
      </w:r>
      <w:r w:rsidRPr="005F490D">
        <w:rPr>
          <w:rFonts w:cs="Arial"/>
          <w:b/>
          <w:bCs/>
        </w:rPr>
        <w:t>Disability and Rehabilitation</w:t>
      </w:r>
      <w:r w:rsidRPr="005F490D">
        <w:rPr>
          <w:rFonts w:cs="Arial"/>
        </w:rPr>
        <w:t>, [</w:t>
      </w:r>
      <w:r w:rsidRPr="005F490D">
        <w:rPr>
          <w:rFonts w:cs="Arial"/>
          <w:i/>
          <w:iCs/>
        </w:rPr>
        <w:t>s. l.</w:t>
      </w:r>
      <w:r w:rsidRPr="005F490D">
        <w:rPr>
          <w:rFonts w:cs="Arial"/>
        </w:rPr>
        <w:t xml:space="preserve">], v. 46, n. 25, p. 6187–6194, 2024. </w:t>
      </w:r>
    </w:p>
    <w:p w14:paraId="29D1819B" w14:textId="77777777" w:rsidR="005F490D" w:rsidRPr="005F490D" w:rsidRDefault="005F490D" w:rsidP="00BE0591">
      <w:pPr>
        <w:pStyle w:val="Bibliografia"/>
        <w:spacing w:after="480"/>
        <w:rPr>
          <w:rFonts w:cs="Arial"/>
        </w:rPr>
      </w:pPr>
      <w:r w:rsidRPr="005F490D">
        <w:rPr>
          <w:rFonts w:cs="Arial"/>
        </w:rPr>
        <w:t xml:space="preserve">BERALDO, L. M.; SILVA, M. G.; CANDOTTI, C. T. Métodos clínicos de avaliação dinâmica e quantitativa do complexo ombro e escápula: uma revisão de escopo. </w:t>
      </w:r>
      <w:r w:rsidRPr="005F490D">
        <w:rPr>
          <w:rFonts w:cs="Arial"/>
          <w:b/>
          <w:bCs/>
        </w:rPr>
        <w:t>Fisioterapia e Pesquisa</w:t>
      </w:r>
      <w:r w:rsidRPr="005F490D">
        <w:rPr>
          <w:rFonts w:cs="Arial"/>
        </w:rPr>
        <w:t>, [</w:t>
      </w:r>
      <w:r w:rsidRPr="005F490D">
        <w:rPr>
          <w:rFonts w:cs="Arial"/>
          <w:i/>
          <w:iCs/>
        </w:rPr>
        <w:t>s. l.</w:t>
      </w:r>
      <w:r w:rsidRPr="005F490D">
        <w:rPr>
          <w:rFonts w:cs="Arial"/>
        </w:rPr>
        <w:t xml:space="preserve">], v. 29, n. 3, p. 327–333, 2022. </w:t>
      </w:r>
    </w:p>
    <w:p w14:paraId="6565D75F" w14:textId="77777777" w:rsidR="005F490D" w:rsidRPr="00E26838" w:rsidRDefault="005F490D" w:rsidP="00BE0591">
      <w:pPr>
        <w:pStyle w:val="Bibliografia"/>
        <w:spacing w:after="480"/>
        <w:rPr>
          <w:rFonts w:cs="Arial"/>
          <w:lang w:val="en-US"/>
        </w:rPr>
      </w:pPr>
      <w:r w:rsidRPr="005F490D">
        <w:rPr>
          <w:rFonts w:cs="Arial"/>
        </w:rPr>
        <w:t xml:space="preserve">BLIZNASHKA, L. </w:t>
      </w:r>
      <w:r w:rsidRPr="005F490D">
        <w:rPr>
          <w:rFonts w:cs="Arial"/>
          <w:i/>
          <w:iCs/>
        </w:rPr>
        <w:t>et al.</w:t>
      </w:r>
      <w:r w:rsidRPr="005F490D">
        <w:rPr>
          <w:rFonts w:cs="Arial"/>
        </w:rPr>
        <w:t xml:space="preserve"> </w:t>
      </w:r>
      <w:r w:rsidRPr="00E26838">
        <w:rPr>
          <w:rFonts w:cs="Arial"/>
          <w:lang w:val="en-US"/>
        </w:rPr>
        <w:t xml:space="preserve">Psychometric properties of early childhood development assessment tools in low- and middle-income countries: a systematic review. </w:t>
      </w:r>
      <w:r w:rsidRPr="00E26838">
        <w:rPr>
          <w:rFonts w:cs="Arial"/>
          <w:b/>
          <w:bCs/>
          <w:lang w:val="en-US"/>
        </w:rPr>
        <w:t>BMJ Open</w:t>
      </w:r>
      <w:r w:rsidRPr="00E26838">
        <w:rPr>
          <w:rFonts w:cs="Arial"/>
          <w:lang w:val="en-US"/>
        </w:rPr>
        <w:t>, [</w:t>
      </w:r>
      <w:r w:rsidRPr="00E26838">
        <w:rPr>
          <w:rFonts w:cs="Arial"/>
          <w:i/>
          <w:iCs/>
          <w:lang w:val="en-US"/>
        </w:rPr>
        <w:t>s. l.</w:t>
      </w:r>
      <w:r w:rsidRPr="00E26838">
        <w:rPr>
          <w:rFonts w:cs="Arial"/>
          <w:lang w:val="en-US"/>
        </w:rPr>
        <w:t xml:space="preserve">], v. 15, n. 5, p. e096365, 2025. </w:t>
      </w:r>
    </w:p>
    <w:p w14:paraId="0F043CF8" w14:textId="77777777" w:rsidR="005F490D" w:rsidRPr="005F490D" w:rsidRDefault="005F490D" w:rsidP="00BE0591">
      <w:pPr>
        <w:pStyle w:val="Bibliografia"/>
        <w:spacing w:after="480"/>
        <w:rPr>
          <w:rFonts w:cs="Arial"/>
        </w:rPr>
      </w:pPr>
      <w:r w:rsidRPr="00E26838">
        <w:rPr>
          <w:rFonts w:cs="Arial"/>
          <w:lang w:val="en-US"/>
        </w:rPr>
        <w:t xml:space="preserve">BRADBURN, N. M.; CARTWRIGHT, N.; FULLER, J. </w:t>
      </w:r>
      <w:r w:rsidRPr="00E26838">
        <w:rPr>
          <w:rFonts w:cs="Arial"/>
          <w:b/>
          <w:bCs/>
          <w:lang w:val="en-US"/>
        </w:rPr>
        <w:t>A theory of measurement.</w:t>
      </w:r>
      <w:r w:rsidRPr="00E26838">
        <w:rPr>
          <w:rFonts w:cs="Arial"/>
          <w:lang w:val="en-US"/>
        </w:rPr>
        <w:t xml:space="preserve"> Durham: Centre for Humanities Engaging Science and Society (CHESS), Durham, 2016. </w:t>
      </w:r>
      <w:r w:rsidRPr="005F490D">
        <w:rPr>
          <w:rFonts w:cs="Arial"/>
        </w:rPr>
        <w:t>Disponível em: https://www.dur.ac.uk/chess/chessworkingpapers/. Acesso em: 3 ago. 2022.</w:t>
      </w:r>
    </w:p>
    <w:p w14:paraId="30A3A753" w14:textId="77777777" w:rsidR="005F490D" w:rsidRPr="00E26838" w:rsidRDefault="005F490D" w:rsidP="00BE0591">
      <w:pPr>
        <w:pStyle w:val="Bibliografia"/>
        <w:spacing w:after="480"/>
        <w:rPr>
          <w:rFonts w:cs="Arial"/>
          <w:lang w:val="en-US"/>
        </w:rPr>
      </w:pPr>
      <w:r w:rsidRPr="00E26838">
        <w:rPr>
          <w:rFonts w:cs="Arial"/>
          <w:lang w:val="es-AR"/>
        </w:rPr>
        <w:t xml:space="preserve">CANDOTTI, C. T. </w:t>
      </w:r>
      <w:r w:rsidRPr="00E26838">
        <w:rPr>
          <w:rFonts w:cs="Arial"/>
          <w:i/>
          <w:iCs/>
          <w:lang w:val="es-AR"/>
        </w:rPr>
        <w:t>et al.</w:t>
      </w:r>
      <w:r w:rsidRPr="00E26838">
        <w:rPr>
          <w:rFonts w:cs="Arial"/>
          <w:lang w:val="es-AR"/>
        </w:rPr>
        <w:t xml:space="preserve"> </w:t>
      </w:r>
      <w:r w:rsidRPr="00E26838">
        <w:rPr>
          <w:rFonts w:cs="Arial"/>
          <w:lang w:val="en-US"/>
        </w:rPr>
        <w:t xml:space="preserve">Back Pain and Body Posture Evaluation Instrument for Adults (BackPEI-A): Updating and an online application. </w:t>
      </w:r>
      <w:r w:rsidRPr="00E26838">
        <w:rPr>
          <w:rFonts w:cs="Arial"/>
          <w:b/>
          <w:bCs/>
          <w:lang w:val="en-US"/>
        </w:rPr>
        <w:t>Journal of Bodywork and Movement Therapies</w:t>
      </w:r>
      <w:r w:rsidRPr="00E26838">
        <w:rPr>
          <w:rFonts w:cs="Arial"/>
          <w:lang w:val="en-US"/>
        </w:rPr>
        <w:t>, [</w:t>
      </w:r>
      <w:r w:rsidRPr="00E26838">
        <w:rPr>
          <w:rFonts w:cs="Arial"/>
          <w:i/>
          <w:iCs/>
          <w:lang w:val="en-US"/>
        </w:rPr>
        <w:t>s. l.</w:t>
      </w:r>
      <w:r w:rsidRPr="00E26838">
        <w:rPr>
          <w:rFonts w:cs="Arial"/>
          <w:lang w:val="en-US"/>
        </w:rPr>
        <w:t xml:space="preserve">], v. 36, p. 158–164, 2023. </w:t>
      </w:r>
    </w:p>
    <w:p w14:paraId="1156DB98" w14:textId="77777777" w:rsidR="005F490D" w:rsidRPr="00E26838" w:rsidRDefault="005F490D" w:rsidP="00BE0591">
      <w:pPr>
        <w:pStyle w:val="Bibliografia"/>
        <w:spacing w:after="480"/>
        <w:rPr>
          <w:rFonts w:cs="Arial"/>
          <w:lang w:val="en-US"/>
        </w:rPr>
      </w:pPr>
      <w:r w:rsidRPr="00E26838">
        <w:rPr>
          <w:rFonts w:cs="Arial"/>
          <w:lang w:val="es-AR"/>
        </w:rPr>
        <w:lastRenderedPageBreak/>
        <w:t xml:space="preserve">CANDOTTI, C. T. </w:t>
      </w:r>
      <w:r w:rsidRPr="00E26838">
        <w:rPr>
          <w:rFonts w:cs="Arial"/>
          <w:i/>
          <w:iCs/>
          <w:lang w:val="es-AR"/>
        </w:rPr>
        <w:t>et al.</w:t>
      </w:r>
      <w:r w:rsidRPr="00E26838">
        <w:rPr>
          <w:rFonts w:cs="Arial"/>
          <w:lang w:val="es-AR"/>
        </w:rPr>
        <w:t xml:space="preserve"> </w:t>
      </w:r>
      <w:r w:rsidRPr="00E26838">
        <w:rPr>
          <w:rFonts w:cs="Arial"/>
          <w:lang w:val="en-US"/>
        </w:rPr>
        <w:t xml:space="preserve">Back Pain and Body Posture Evaluation Instrument for Adults: Expansion and Reproducibility. </w:t>
      </w:r>
      <w:r w:rsidRPr="00E26838">
        <w:rPr>
          <w:rFonts w:cs="Arial"/>
          <w:b/>
          <w:bCs/>
          <w:lang w:val="en-US"/>
        </w:rPr>
        <w:t>Pain Management Nursing</w:t>
      </w:r>
      <w:r w:rsidRPr="00E26838">
        <w:rPr>
          <w:rFonts w:cs="Arial"/>
          <w:lang w:val="en-US"/>
        </w:rPr>
        <w:t>, [</w:t>
      </w:r>
      <w:r w:rsidRPr="00E26838">
        <w:rPr>
          <w:rFonts w:cs="Arial"/>
          <w:i/>
          <w:iCs/>
          <w:lang w:val="en-US"/>
        </w:rPr>
        <w:t>s. l.</w:t>
      </w:r>
      <w:r w:rsidRPr="00E26838">
        <w:rPr>
          <w:rFonts w:cs="Arial"/>
          <w:lang w:val="en-US"/>
        </w:rPr>
        <w:t xml:space="preserve">], v. 19, n. 4, p. 415–423, 2018. </w:t>
      </w:r>
    </w:p>
    <w:p w14:paraId="4C3311C9" w14:textId="77777777" w:rsidR="005F490D" w:rsidRPr="00E26838" w:rsidRDefault="005F490D" w:rsidP="00BE0591">
      <w:pPr>
        <w:pStyle w:val="Bibliografia"/>
        <w:spacing w:after="480"/>
        <w:rPr>
          <w:rFonts w:cs="Arial"/>
          <w:lang w:val="en-US"/>
        </w:rPr>
      </w:pPr>
      <w:r w:rsidRPr="00E26838">
        <w:rPr>
          <w:rFonts w:cs="Arial"/>
          <w:lang w:val="en-US"/>
        </w:rPr>
        <w:t xml:space="preserve">CARTWRIGHT, N.; MONTUSCHI, E. </w:t>
      </w:r>
      <w:r w:rsidRPr="00E26838">
        <w:rPr>
          <w:rFonts w:cs="Arial"/>
          <w:b/>
          <w:bCs/>
          <w:lang w:val="en-US"/>
        </w:rPr>
        <w:t>Philosophy of Social Science</w:t>
      </w:r>
      <w:r w:rsidRPr="00E26838">
        <w:rPr>
          <w:rFonts w:cs="Arial"/>
          <w:lang w:val="en-US"/>
        </w:rPr>
        <w:t xml:space="preserve">. 1. ed. Oxford: Oxford University Press, 2018. </w:t>
      </w:r>
    </w:p>
    <w:p w14:paraId="5E3E355E" w14:textId="77777777" w:rsidR="005F490D" w:rsidRPr="00E26838" w:rsidRDefault="005F490D" w:rsidP="00BE0591">
      <w:pPr>
        <w:pStyle w:val="Bibliografia"/>
        <w:spacing w:after="480"/>
        <w:rPr>
          <w:rFonts w:cs="Arial"/>
          <w:lang w:val="en-US"/>
        </w:rPr>
      </w:pPr>
      <w:r w:rsidRPr="00E26838">
        <w:rPr>
          <w:rFonts w:cs="Arial"/>
          <w:lang w:val="en-US"/>
        </w:rPr>
        <w:t xml:space="preserve">CARTWRIGHT, N.; RUNHARDT, R. Measurement. </w:t>
      </w:r>
      <w:r w:rsidRPr="00E26838">
        <w:rPr>
          <w:rFonts w:cs="Arial"/>
          <w:i/>
          <w:iCs/>
          <w:lang w:val="en-US"/>
        </w:rPr>
        <w:t>In</w:t>
      </w:r>
      <w:r w:rsidRPr="00E26838">
        <w:rPr>
          <w:rFonts w:cs="Arial"/>
          <w:lang w:val="en-US"/>
        </w:rPr>
        <w:t xml:space="preserve">: PHILOSOPHY OS SOCIAL SCIENCE: A NEW INTRODUCTION. 1. ed. Oxford: Oxford University Press, 2018. </w:t>
      </w:r>
    </w:p>
    <w:p w14:paraId="13923FD4" w14:textId="77777777" w:rsidR="005F490D" w:rsidRPr="00E26838" w:rsidRDefault="005F490D" w:rsidP="00BE0591">
      <w:pPr>
        <w:pStyle w:val="Bibliografia"/>
        <w:spacing w:after="480"/>
        <w:rPr>
          <w:rFonts w:cs="Arial"/>
          <w:lang w:val="en-US"/>
        </w:rPr>
      </w:pPr>
      <w:r w:rsidRPr="00E26838">
        <w:rPr>
          <w:rFonts w:cs="Arial"/>
          <w:lang w:val="en-US"/>
        </w:rPr>
        <w:t xml:space="preserve">CHANG, H. </w:t>
      </w:r>
      <w:r w:rsidRPr="00E26838">
        <w:rPr>
          <w:rFonts w:cs="Arial"/>
          <w:b/>
          <w:bCs/>
          <w:lang w:val="en-US"/>
        </w:rPr>
        <w:t>Inventing temperature: measurement and scientific progress</w:t>
      </w:r>
      <w:r w:rsidRPr="00E26838">
        <w:rPr>
          <w:rFonts w:cs="Arial"/>
          <w:lang w:val="en-US"/>
        </w:rPr>
        <w:t>. New York: Oxford University Press, 2004. Disponível em: http://choicereviews.org/review/10.5860/CHOICE.43-0373. Acesso em: 7 maio 2022.</w:t>
      </w:r>
    </w:p>
    <w:p w14:paraId="6CA751F9" w14:textId="77777777" w:rsidR="005F490D" w:rsidRPr="00E26838" w:rsidRDefault="005F490D" w:rsidP="00BE0591">
      <w:pPr>
        <w:pStyle w:val="Bibliografia"/>
        <w:spacing w:after="480"/>
        <w:rPr>
          <w:rFonts w:cs="Arial"/>
          <w:lang w:val="en-US"/>
        </w:rPr>
      </w:pPr>
      <w:r w:rsidRPr="00E26838">
        <w:rPr>
          <w:rFonts w:cs="Arial"/>
          <w:lang w:val="en-US"/>
        </w:rPr>
        <w:t xml:space="preserve">CRONBACH, L. J. Coefficient alpha and the internal structure of tests. </w:t>
      </w:r>
      <w:r w:rsidRPr="00E26838">
        <w:rPr>
          <w:rFonts w:cs="Arial"/>
          <w:b/>
          <w:bCs/>
          <w:lang w:val="en-US"/>
        </w:rPr>
        <w:t>Psychometrika</w:t>
      </w:r>
      <w:r w:rsidRPr="00E26838">
        <w:rPr>
          <w:rFonts w:cs="Arial"/>
          <w:lang w:val="en-US"/>
        </w:rPr>
        <w:t>, [</w:t>
      </w:r>
      <w:r w:rsidRPr="00E26838">
        <w:rPr>
          <w:rFonts w:cs="Arial"/>
          <w:i/>
          <w:iCs/>
          <w:lang w:val="en-US"/>
        </w:rPr>
        <w:t>s. l.</w:t>
      </w:r>
      <w:r w:rsidRPr="00E26838">
        <w:rPr>
          <w:rFonts w:cs="Arial"/>
          <w:lang w:val="en-US"/>
        </w:rPr>
        <w:t xml:space="preserve">], v. 16, n. 3, p. 297–334, 1951. </w:t>
      </w:r>
    </w:p>
    <w:p w14:paraId="6A00B2DE" w14:textId="77777777" w:rsidR="005F490D" w:rsidRPr="005F490D" w:rsidRDefault="005F490D" w:rsidP="00BE0591">
      <w:pPr>
        <w:pStyle w:val="Bibliografia"/>
        <w:spacing w:after="480"/>
        <w:rPr>
          <w:rFonts w:cs="Arial"/>
        </w:rPr>
      </w:pPr>
      <w:r w:rsidRPr="00E26838">
        <w:rPr>
          <w:rFonts w:cs="Arial"/>
          <w:lang w:val="en-US"/>
        </w:rPr>
        <w:t xml:space="preserve">DA ROSA, B. N. </w:t>
      </w:r>
      <w:r w:rsidRPr="00E26838">
        <w:rPr>
          <w:rFonts w:cs="Arial"/>
          <w:i/>
          <w:iCs/>
          <w:lang w:val="en-US"/>
        </w:rPr>
        <w:t>et al.</w:t>
      </w:r>
      <w:r w:rsidRPr="00E26838">
        <w:rPr>
          <w:rFonts w:cs="Arial"/>
          <w:lang w:val="en-US"/>
        </w:rPr>
        <w:t xml:space="preserve"> 4-year Longitudinal Study of the Assessment of Body Posture, Back Pain, Postural and Life Habits of Schoolchildren. </w:t>
      </w:r>
      <w:r w:rsidRPr="005F490D">
        <w:rPr>
          <w:rFonts w:cs="Arial"/>
          <w:b/>
          <w:bCs/>
        </w:rPr>
        <w:t>Motricidade</w:t>
      </w:r>
      <w:r w:rsidRPr="005F490D">
        <w:rPr>
          <w:rFonts w:cs="Arial"/>
        </w:rPr>
        <w:t>, [</w:t>
      </w:r>
      <w:r w:rsidRPr="005F490D">
        <w:rPr>
          <w:rFonts w:cs="Arial"/>
          <w:i/>
          <w:iCs/>
        </w:rPr>
        <w:t>s. l.</w:t>
      </w:r>
      <w:r w:rsidRPr="005F490D">
        <w:rPr>
          <w:rFonts w:cs="Arial"/>
        </w:rPr>
        <w:t xml:space="preserve">], p. 3-12 Pages, 2018. </w:t>
      </w:r>
    </w:p>
    <w:p w14:paraId="37DAE0C4" w14:textId="77777777" w:rsidR="005F490D" w:rsidRPr="00E26838" w:rsidRDefault="005F490D" w:rsidP="00BE0591">
      <w:pPr>
        <w:pStyle w:val="Bibliografia"/>
        <w:spacing w:after="480"/>
        <w:rPr>
          <w:rFonts w:cs="Arial"/>
          <w:lang w:val="en-US"/>
        </w:rPr>
      </w:pPr>
      <w:r w:rsidRPr="005F490D">
        <w:rPr>
          <w:rFonts w:cs="Arial"/>
        </w:rPr>
        <w:t xml:space="preserve">DA ROSA, B. N. </w:t>
      </w:r>
      <w:r w:rsidRPr="005F490D">
        <w:rPr>
          <w:rFonts w:cs="Arial"/>
          <w:i/>
          <w:iCs/>
        </w:rPr>
        <w:t>et al.</w:t>
      </w:r>
      <w:r w:rsidRPr="005F490D">
        <w:rPr>
          <w:rFonts w:cs="Arial"/>
        </w:rPr>
        <w:t xml:space="preserve"> </w:t>
      </w:r>
      <w:r w:rsidRPr="00E26838">
        <w:rPr>
          <w:rFonts w:cs="Arial"/>
          <w:lang w:val="en-US"/>
        </w:rPr>
        <w:t xml:space="preserve">Back Pain and Body Posture Evaluation Instrument for Children and Adolescents (BackPEI-CA): Expansion, Content Validation, and Reliability. </w:t>
      </w:r>
      <w:r w:rsidRPr="00E26838">
        <w:rPr>
          <w:rFonts w:cs="Arial"/>
          <w:b/>
          <w:bCs/>
          <w:lang w:val="en-US"/>
        </w:rPr>
        <w:t>International Journal of Environmental Research and Public Health</w:t>
      </w:r>
      <w:r w:rsidRPr="00E26838">
        <w:rPr>
          <w:rFonts w:cs="Arial"/>
          <w:lang w:val="en-US"/>
        </w:rPr>
        <w:t>, [</w:t>
      </w:r>
      <w:r w:rsidRPr="00E26838">
        <w:rPr>
          <w:rFonts w:cs="Arial"/>
          <w:i/>
          <w:iCs/>
          <w:lang w:val="en-US"/>
        </w:rPr>
        <w:t>s. l.</w:t>
      </w:r>
      <w:r w:rsidRPr="00E26838">
        <w:rPr>
          <w:rFonts w:cs="Arial"/>
          <w:lang w:val="en-US"/>
        </w:rPr>
        <w:t xml:space="preserve">], v. 19, n. 3, p. 1398, 2022. </w:t>
      </w:r>
    </w:p>
    <w:p w14:paraId="62ED8B2E" w14:textId="77777777" w:rsidR="005F490D" w:rsidRPr="005F490D" w:rsidRDefault="005F490D" w:rsidP="00BE0591">
      <w:pPr>
        <w:pStyle w:val="Bibliografia"/>
        <w:spacing w:after="480"/>
        <w:rPr>
          <w:rFonts w:cs="Arial"/>
        </w:rPr>
      </w:pPr>
      <w:r w:rsidRPr="00E26838">
        <w:rPr>
          <w:rFonts w:cs="Arial"/>
          <w:lang w:val="en-US"/>
        </w:rPr>
        <w:t xml:space="preserve">DA ROSA, B. N. </w:t>
      </w:r>
      <w:r w:rsidRPr="00E26838">
        <w:rPr>
          <w:rFonts w:cs="Arial"/>
          <w:i/>
          <w:iCs/>
          <w:lang w:val="en-US"/>
        </w:rPr>
        <w:t>et al.</w:t>
      </w:r>
      <w:r w:rsidRPr="00E26838">
        <w:rPr>
          <w:rFonts w:cs="Arial"/>
          <w:lang w:val="en-US"/>
        </w:rPr>
        <w:t xml:space="preserve"> Concurrent Validity of Three Photogrammetric Methods for Assessing Knee Alignment in Sagittal Plane. </w:t>
      </w:r>
      <w:r w:rsidRPr="005F490D">
        <w:rPr>
          <w:rFonts w:cs="Arial"/>
          <w:b/>
          <w:bCs/>
        </w:rPr>
        <w:t>Methods and Protocols</w:t>
      </w:r>
      <w:r w:rsidRPr="005F490D">
        <w:rPr>
          <w:rFonts w:cs="Arial"/>
        </w:rPr>
        <w:t>, [</w:t>
      </w:r>
      <w:r w:rsidRPr="005F490D">
        <w:rPr>
          <w:rFonts w:cs="Arial"/>
          <w:i/>
          <w:iCs/>
        </w:rPr>
        <w:t>s. l.</w:t>
      </w:r>
      <w:r w:rsidRPr="005F490D">
        <w:rPr>
          <w:rFonts w:cs="Arial"/>
        </w:rPr>
        <w:t xml:space="preserve">], v. 8, n. 2, p. 41, 2025. </w:t>
      </w:r>
    </w:p>
    <w:p w14:paraId="4E014498" w14:textId="77777777" w:rsidR="005F490D" w:rsidRPr="00E26838" w:rsidRDefault="005F490D" w:rsidP="00BE0591">
      <w:pPr>
        <w:pStyle w:val="Bibliografia"/>
        <w:spacing w:after="480"/>
        <w:rPr>
          <w:rFonts w:cs="Arial"/>
          <w:lang w:val="en-US"/>
        </w:rPr>
      </w:pPr>
      <w:r w:rsidRPr="005F490D">
        <w:rPr>
          <w:rFonts w:cs="Arial"/>
        </w:rPr>
        <w:t xml:space="preserve">FIELD, A. </w:t>
      </w:r>
      <w:r w:rsidRPr="005F490D">
        <w:rPr>
          <w:rFonts w:cs="Arial"/>
          <w:b/>
          <w:bCs/>
        </w:rPr>
        <w:t>Descobrindo a estatística usando o SPSS</w:t>
      </w:r>
      <w:r w:rsidRPr="005F490D">
        <w:rPr>
          <w:rFonts w:cs="Arial"/>
        </w:rPr>
        <w:t xml:space="preserve">. 2. ed. </w:t>
      </w:r>
      <w:r w:rsidRPr="00E26838">
        <w:rPr>
          <w:rFonts w:cs="Arial"/>
          <w:lang w:val="en-US"/>
        </w:rPr>
        <w:t xml:space="preserve">Porto Alegre: Artmed, 2009. </w:t>
      </w:r>
    </w:p>
    <w:p w14:paraId="21B14FBD" w14:textId="77777777" w:rsidR="005F490D" w:rsidRPr="00E26838" w:rsidRDefault="005F490D" w:rsidP="00BE0591">
      <w:pPr>
        <w:pStyle w:val="Bibliografia"/>
        <w:spacing w:after="480"/>
        <w:rPr>
          <w:rFonts w:cs="Arial"/>
          <w:lang w:val="en-US"/>
        </w:rPr>
      </w:pPr>
      <w:r w:rsidRPr="00E26838">
        <w:rPr>
          <w:rFonts w:cs="Arial"/>
          <w:lang w:val="en-US"/>
        </w:rPr>
        <w:t xml:space="preserve">GALMES-PANADES, A. M.; BORRÀS, P. A.; VIDAL-CONTI, J. Association of postural education and postural hygiene with low back pain in schoolchildren: Cross-sectional results from the PEPE study. </w:t>
      </w:r>
      <w:r w:rsidRPr="00E26838">
        <w:rPr>
          <w:rFonts w:cs="Arial"/>
          <w:b/>
          <w:bCs/>
          <w:lang w:val="en-US"/>
        </w:rPr>
        <w:t>Health Promotion Perspectives</w:t>
      </w:r>
      <w:r w:rsidRPr="00E26838">
        <w:rPr>
          <w:rFonts w:cs="Arial"/>
          <w:lang w:val="en-US"/>
        </w:rPr>
        <w:t>, [</w:t>
      </w:r>
      <w:r w:rsidRPr="00E26838">
        <w:rPr>
          <w:rFonts w:cs="Arial"/>
          <w:i/>
          <w:iCs/>
          <w:lang w:val="en-US"/>
        </w:rPr>
        <w:t>s. l.</w:t>
      </w:r>
      <w:r w:rsidRPr="00E26838">
        <w:rPr>
          <w:rFonts w:cs="Arial"/>
          <w:lang w:val="en-US"/>
        </w:rPr>
        <w:t xml:space="preserve">], v. 13, n. 2, p. 157–165, 2023. </w:t>
      </w:r>
    </w:p>
    <w:p w14:paraId="2A4CDB4E" w14:textId="77777777" w:rsidR="005F490D" w:rsidRPr="005F490D" w:rsidRDefault="005F490D" w:rsidP="00BE0591">
      <w:pPr>
        <w:pStyle w:val="Bibliografia"/>
        <w:spacing w:after="480"/>
        <w:rPr>
          <w:rFonts w:cs="Arial"/>
        </w:rPr>
      </w:pPr>
      <w:r w:rsidRPr="00E26838">
        <w:rPr>
          <w:rFonts w:cs="Arial"/>
          <w:lang w:val="en-US"/>
        </w:rPr>
        <w:t xml:space="preserve">GENÇBAŞ, D.; BEBIŞ, H. Sırt Ağrısı ve Vücut Duruşu Değerlendirme Aracı: Türkçe Geçerlik ve Güvenirlik Çalışması. </w:t>
      </w:r>
      <w:r w:rsidRPr="005F490D">
        <w:rPr>
          <w:rFonts w:cs="Arial"/>
          <w:b/>
          <w:bCs/>
        </w:rPr>
        <w:t>Acibadem Universitesi Saglik Bilimleri Dergisi</w:t>
      </w:r>
      <w:r w:rsidRPr="005F490D">
        <w:rPr>
          <w:rFonts w:cs="Arial"/>
        </w:rPr>
        <w:t>, [</w:t>
      </w:r>
      <w:r w:rsidRPr="005F490D">
        <w:rPr>
          <w:rFonts w:cs="Arial"/>
          <w:i/>
          <w:iCs/>
        </w:rPr>
        <w:t>s. l.</w:t>
      </w:r>
      <w:r w:rsidRPr="005F490D">
        <w:rPr>
          <w:rFonts w:cs="Arial"/>
        </w:rPr>
        <w:t xml:space="preserve">], v. 10, n. 3, p. 383–389, 2019. </w:t>
      </w:r>
    </w:p>
    <w:p w14:paraId="61860A6A" w14:textId="77777777" w:rsidR="005F490D" w:rsidRPr="00E26838" w:rsidRDefault="005F490D" w:rsidP="00BE0591">
      <w:pPr>
        <w:pStyle w:val="Bibliografia"/>
        <w:spacing w:after="480"/>
        <w:rPr>
          <w:rFonts w:cs="Arial"/>
          <w:lang w:val="en-US"/>
        </w:rPr>
      </w:pPr>
      <w:r w:rsidRPr="00E26838">
        <w:rPr>
          <w:rFonts w:cs="Arial"/>
          <w:lang w:val="en-US"/>
        </w:rPr>
        <w:lastRenderedPageBreak/>
        <w:t xml:space="preserve">GÖKŞEN, A.; KOCAMAN, H.; YILDIRIM, H. </w:t>
      </w:r>
      <w:r w:rsidRPr="00E26838">
        <w:rPr>
          <w:rFonts w:cs="Arial"/>
          <w:b/>
          <w:bCs/>
          <w:lang w:val="en-US"/>
        </w:rPr>
        <w:t>Reliability and Validity of the Back Pain and Body Posture Assessment Instrument in Adults with Disc Herniation</w:t>
      </w:r>
      <w:r w:rsidRPr="00E26838">
        <w:rPr>
          <w:rFonts w:cs="Arial"/>
          <w:lang w:val="en-US"/>
        </w:rPr>
        <w:t xml:space="preserve">. </w:t>
      </w:r>
      <w:r w:rsidRPr="00E26838">
        <w:rPr>
          <w:rFonts w:cs="Arial"/>
          <w:b/>
          <w:bCs/>
          <w:lang w:val="en-US"/>
        </w:rPr>
        <w:t>Turkiye Klinikleri Journal of Health Sciences</w:t>
      </w:r>
      <w:r w:rsidRPr="00E26838">
        <w:rPr>
          <w:rFonts w:cs="Arial"/>
          <w:lang w:val="en-US"/>
        </w:rPr>
        <w:t xml:space="preserve">, 2023. </w:t>
      </w:r>
    </w:p>
    <w:p w14:paraId="6E4A5E7F" w14:textId="77777777" w:rsidR="005F490D" w:rsidRPr="00E26838" w:rsidRDefault="005F490D" w:rsidP="00BE0591">
      <w:pPr>
        <w:pStyle w:val="Bibliografia"/>
        <w:spacing w:after="480"/>
        <w:rPr>
          <w:rFonts w:cs="Arial"/>
          <w:lang w:val="en-US"/>
        </w:rPr>
      </w:pPr>
      <w:r w:rsidRPr="00E26838">
        <w:rPr>
          <w:rFonts w:cs="Arial"/>
          <w:lang w:val="en-US"/>
        </w:rPr>
        <w:t xml:space="preserve">LORENTE, S. </w:t>
      </w:r>
      <w:r w:rsidRPr="00E26838">
        <w:rPr>
          <w:rFonts w:cs="Arial"/>
          <w:i/>
          <w:iCs/>
          <w:lang w:val="en-US"/>
        </w:rPr>
        <w:t>et al.</w:t>
      </w:r>
      <w:r w:rsidRPr="00E26838">
        <w:rPr>
          <w:rFonts w:cs="Arial"/>
          <w:lang w:val="en-US"/>
        </w:rPr>
        <w:t xml:space="preserve"> Tools to assess the measurement properties of quality of life instruments: a meta-review. </w:t>
      </w:r>
      <w:r w:rsidRPr="00E26838">
        <w:rPr>
          <w:rFonts w:cs="Arial"/>
          <w:b/>
          <w:bCs/>
          <w:lang w:val="en-US"/>
        </w:rPr>
        <w:t>BMJ open</w:t>
      </w:r>
      <w:r w:rsidRPr="00E26838">
        <w:rPr>
          <w:rFonts w:cs="Arial"/>
          <w:lang w:val="en-US"/>
        </w:rPr>
        <w:t>, [</w:t>
      </w:r>
      <w:r w:rsidRPr="00E26838">
        <w:rPr>
          <w:rFonts w:cs="Arial"/>
          <w:i/>
          <w:iCs/>
          <w:lang w:val="en-US"/>
        </w:rPr>
        <w:t>s. l.</w:t>
      </w:r>
      <w:r w:rsidRPr="00E26838">
        <w:rPr>
          <w:rFonts w:cs="Arial"/>
          <w:lang w:val="en-US"/>
        </w:rPr>
        <w:t xml:space="preserve">], v. 10, n. 8, p. e036038, 2020. </w:t>
      </w:r>
    </w:p>
    <w:p w14:paraId="36180DBF" w14:textId="77777777" w:rsidR="005F490D" w:rsidRPr="00E26838" w:rsidRDefault="005F490D" w:rsidP="00BE0591">
      <w:pPr>
        <w:pStyle w:val="Bibliografia"/>
        <w:spacing w:after="480"/>
        <w:rPr>
          <w:rFonts w:cs="Arial"/>
          <w:lang w:val="en-US"/>
        </w:rPr>
      </w:pPr>
      <w:r w:rsidRPr="00E26838">
        <w:rPr>
          <w:rFonts w:cs="Arial"/>
          <w:lang w:val="en-US"/>
        </w:rPr>
        <w:t xml:space="preserve">MELO-MARINS, D. de; CARVALHO, R. G. da S.; GOMES, L. E. </w:t>
      </w:r>
      <w:r w:rsidRPr="00E26838">
        <w:rPr>
          <w:rFonts w:cs="Arial"/>
          <w:b/>
          <w:bCs/>
          <w:lang w:val="en-US"/>
        </w:rPr>
        <w:t>Weight of school material and back pain in students leaving their books at school</w:t>
      </w:r>
      <w:r w:rsidRPr="00E26838">
        <w:rPr>
          <w:rFonts w:cs="Arial"/>
          <w:lang w:val="en-US"/>
        </w:rPr>
        <w:t xml:space="preserve">. </w:t>
      </w:r>
      <w:r w:rsidRPr="005F490D">
        <w:rPr>
          <w:rFonts w:cs="Arial"/>
          <w:b/>
          <w:bCs/>
        </w:rPr>
        <w:t>Revista Dor</w:t>
      </w:r>
      <w:r w:rsidRPr="005F490D">
        <w:rPr>
          <w:rFonts w:cs="Arial"/>
        </w:rPr>
        <w:t xml:space="preserve">["Melo-Marins, Denise de; Universidade Federal do Vale do São Francisco. Petrolina. BR", “Carvalho, Rodrigo Gustavo da Silva; Universidade Federal do Vale do São Francisco. Petrolina. BR”, “Gomes, Lara Elena; Universidade Federal do Vale do São Francisco. </w:t>
      </w:r>
      <w:r w:rsidRPr="00E26838">
        <w:rPr>
          <w:rFonts w:cs="Arial"/>
          <w:lang w:val="en-US"/>
        </w:rPr>
        <w:t xml:space="preserve">Petrolina. BR”], 2015. </w:t>
      </w:r>
    </w:p>
    <w:p w14:paraId="53D42988" w14:textId="77777777" w:rsidR="005F490D" w:rsidRPr="00E26838" w:rsidRDefault="005F490D" w:rsidP="00BE0591">
      <w:pPr>
        <w:pStyle w:val="Bibliografia"/>
        <w:spacing w:after="480"/>
        <w:rPr>
          <w:rFonts w:cs="Arial"/>
          <w:lang w:val="en-US"/>
        </w:rPr>
      </w:pPr>
      <w:r w:rsidRPr="00E26838">
        <w:rPr>
          <w:rFonts w:cs="Arial"/>
          <w:lang w:val="en-US"/>
        </w:rPr>
        <w:t xml:space="preserve">MIÑANA-SIGNES, V. </w:t>
      </w:r>
      <w:r w:rsidRPr="00E26838">
        <w:rPr>
          <w:rFonts w:cs="Arial"/>
          <w:i/>
          <w:iCs/>
          <w:lang w:val="en-US"/>
        </w:rPr>
        <w:t>et al.</w:t>
      </w:r>
      <w:r w:rsidRPr="00E26838">
        <w:rPr>
          <w:rFonts w:cs="Arial"/>
          <w:lang w:val="en-US"/>
        </w:rPr>
        <w:t xml:space="preserve"> Cross-Cultural Adaptation and Reliability of the Back Pain and Body Posture Evaluation Instrument (BackPEI) to the Spanish Adolescent Population. </w:t>
      </w:r>
      <w:r w:rsidRPr="00E26838">
        <w:rPr>
          <w:rFonts w:cs="Arial"/>
          <w:b/>
          <w:bCs/>
          <w:lang w:val="en-US"/>
        </w:rPr>
        <w:t>International Journal of Environmental Research and Public Health</w:t>
      </w:r>
      <w:r w:rsidRPr="00E26838">
        <w:rPr>
          <w:rFonts w:cs="Arial"/>
          <w:lang w:val="en-US"/>
        </w:rPr>
        <w:t>, [</w:t>
      </w:r>
      <w:r w:rsidRPr="00E26838">
        <w:rPr>
          <w:rFonts w:cs="Arial"/>
          <w:i/>
          <w:iCs/>
          <w:lang w:val="en-US"/>
        </w:rPr>
        <w:t>s. l.</w:t>
      </w:r>
      <w:r w:rsidRPr="00E26838">
        <w:rPr>
          <w:rFonts w:cs="Arial"/>
          <w:lang w:val="en-US"/>
        </w:rPr>
        <w:t xml:space="preserve">], v. 18, n. 3, p. 854, 2021. </w:t>
      </w:r>
    </w:p>
    <w:p w14:paraId="0D4A3BBF" w14:textId="77777777" w:rsidR="005F490D" w:rsidRPr="00E26838" w:rsidRDefault="005F490D" w:rsidP="00BE0591">
      <w:pPr>
        <w:pStyle w:val="Bibliografia"/>
        <w:spacing w:after="480"/>
        <w:rPr>
          <w:rFonts w:cs="Arial"/>
          <w:lang w:val="en-US"/>
        </w:rPr>
      </w:pPr>
      <w:r w:rsidRPr="00E26838">
        <w:rPr>
          <w:rFonts w:cs="Arial"/>
          <w:lang w:val="en-US"/>
        </w:rPr>
        <w:t xml:space="preserve">MOKKINK, L. B. </w:t>
      </w:r>
      <w:r w:rsidRPr="00E26838">
        <w:rPr>
          <w:rFonts w:cs="Arial"/>
          <w:i/>
          <w:iCs/>
          <w:lang w:val="en-US"/>
        </w:rPr>
        <w:t>et al.</w:t>
      </w:r>
      <w:r w:rsidRPr="00E26838">
        <w:rPr>
          <w:rFonts w:cs="Arial"/>
          <w:lang w:val="en-US"/>
        </w:rPr>
        <w:t xml:space="preserve"> </w:t>
      </w:r>
      <w:r w:rsidRPr="00E26838">
        <w:rPr>
          <w:rFonts w:cs="Arial"/>
          <w:b/>
          <w:bCs/>
          <w:lang w:val="en-US"/>
        </w:rPr>
        <w:t>COSMIN Study Design checklist for Patient-reported outcome measurement instruments</w:t>
      </w:r>
      <w:r w:rsidRPr="00E26838">
        <w:rPr>
          <w:rFonts w:cs="Arial"/>
          <w:lang w:val="en-US"/>
        </w:rPr>
        <w:t>. [</w:t>
      </w:r>
      <w:r w:rsidRPr="00E26838">
        <w:rPr>
          <w:rFonts w:cs="Arial"/>
          <w:i/>
          <w:iCs/>
          <w:lang w:val="en-US"/>
        </w:rPr>
        <w:t>S. l.: s. n.</w:t>
      </w:r>
      <w:r w:rsidRPr="00E26838">
        <w:rPr>
          <w:rFonts w:cs="Arial"/>
          <w:lang w:val="en-US"/>
        </w:rPr>
        <w:t xml:space="preserve">], 2019. </w:t>
      </w:r>
    </w:p>
    <w:p w14:paraId="73E2D318" w14:textId="77777777" w:rsidR="005F490D" w:rsidRPr="00E26838" w:rsidRDefault="005F490D" w:rsidP="00BE0591">
      <w:pPr>
        <w:pStyle w:val="Bibliografia"/>
        <w:spacing w:after="480"/>
        <w:rPr>
          <w:rFonts w:cs="Arial"/>
          <w:lang w:val="en-US"/>
        </w:rPr>
      </w:pPr>
      <w:r w:rsidRPr="00E26838">
        <w:rPr>
          <w:rFonts w:cs="Arial"/>
          <w:lang w:val="en-US"/>
        </w:rPr>
        <w:t xml:space="preserve">MOKKINK, Lidwine B. </w:t>
      </w:r>
      <w:r w:rsidRPr="00E26838">
        <w:rPr>
          <w:rFonts w:cs="Arial"/>
          <w:i/>
          <w:iCs/>
          <w:lang w:val="en-US"/>
        </w:rPr>
        <w:t>et al.</w:t>
      </w:r>
      <w:r w:rsidRPr="00E26838">
        <w:rPr>
          <w:rFonts w:cs="Arial"/>
          <w:lang w:val="en-US"/>
        </w:rPr>
        <w:t xml:space="preserve"> The COSMIN checklist for assessing the methodological quality of studies on measurement properties of health status measurement instruments: An international Delphi study. </w:t>
      </w:r>
      <w:r w:rsidRPr="00E26838">
        <w:rPr>
          <w:rFonts w:cs="Arial"/>
          <w:b/>
          <w:bCs/>
          <w:lang w:val="en-US"/>
        </w:rPr>
        <w:t>Quality of Life Research</w:t>
      </w:r>
      <w:r w:rsidRPr="00E26838">
        <w:rPr>
          <w:rFonts w:cs="Arial"/>
          <w:lang w:val="en-US"/>
        </w:rPr>
        <w:t>, [</w:t>
      </w:r>
      <w:r w:rsidRPr="00E26838">
        <w:rPr>
          <w:rFonts w:cs="Arial"/>
          <w:i/>
          <w:iCs/>
          <w:lang w:val="en-US"/>
        </w:rPr>
        <w:t>s. l.</w:t>
      </w:r>
      <w:r w:rsidRPr="00E26838">
        <w:rPr>
          <w:rFonts w:cs="Arial"/>
          <w:lang w:val="en-US"/>
        </w:rPr>
        <w:t xml:space="preserve">], v. 19, n. 4, p. 539–549, 2010. </w:t>
      </w:r>
    </w:p>
    <w:p w14:paraId="5FC92F36" w14:textId="77777777" w:rsidR="005F490D" w:rsidRPr="00E26838" w:rsidRDefault="005F490D" w:rsidP="00BE0591">
      <w:pPr>
        <w:pStyle w:val="Bibliografia"/>
        <w:spacing w:after="480"/>
        <w:rPr>
          <w:rFonts w:cs="Arial"/>
          <w:lang w:val="en-US"/>
        </w:rPr>
      </w:pPr>
      <w:r w:rsidRPr="00E26838">
        <w:rPr>
          <w:rFonts w:cs="Arial"/>
          <w:lang w:val="en-US"/>
        </w:rPr>
        <w:t xml:space="preserve">MOKKINK, Lidwine B </w:t>
      </w:r>
      <w:r w:rsidRPr="00E26838">
        <w:rPr>
          <w:rFonts w:cs="Arial"/>
          <w:i/>
          <w:iCs/>
          <w:lang w:val="en-US"/>
        </w:rPr>
        <w:t>et al.</w:t>
      </w:r>
      <w:r w:rsidRPr="00E26838">
        <w:rPr>
          <w:rFonts w:cs="Arial"/>
          <w:lang w:val="en-US"/>
        </w:rPr>
        <w:t xml:space="preserve"> The COSMIN checklist for evaluating the methodological quality of studies on measurement properties: A clarification of its content. </w:t>
      </w:r>
      <w:r w:rsidRPr="00E26838">
        <w:rPr>
          <w:rFonts w:cs="Arial"/>
          <w:b/>
          <w:bCs/>
          <w:lang w:val="en-US"/>
        </w:rPr>
        <w:t>BMC Medical Research Methodology</w:t>
      </w:r>
      <w:r w:rsidRPr="00E26838">
        <w:rPr>
          <w:rFonts w:cs="Arial"/>
          <w:lang w:val="en-US"/>
        </w:rPr>
        <w:t>, [</w:t>
      </w:r>
      <w:r w:rsidRPr="00E26838">
        <w:rPr>
          <w:rFonts w:cs="Arial"/>
          <w:i/>
          <w:iCs/>
          <w:lang w:val="en-US"/>
        </w:rPr>
        <w:t>s. l.</w:t>
      </w:r>
      <w:r w:rsidRPr="00E26838">
        <w:rPr>
          <w:rFonts w:cs="Arial"/>
          <w:lang w:val="en-US"/>
        </w:rPr>
        <w:t xml:space="preserve">], v. 10, n. 1, p. 22, 2010. </w:t>
      </w:r>
    </w:p>
    <w:p w14:paraId="44250F3F" w14:textId="77777777" w:rsidR="005F490D" w:rsidRPr="00E26838" w:rsidRDefault="005F490D" w:rsidP="00BE0591">
      <w:pPr>
        <w:pStyle w:val="Bibliografia"/>
        <w:spacing w:after="480"/>
        <w:rPr>
          <w:rFonts w:cs="Arial"/>
          <w:lang w:val="en-US"/>
        </w:rPr>
      </w:pPr>
      <w:r w:rsidRPr="00E26838">
        <w:rPr>
          <w:rFonts w:cs="Arial"/>
          <w:lang w:val="en-US"/>
        </w:rPr>
        <w:t xml:space="preserve">MOKKINK, L B </w:t>
      </w:r>
      <w:r w:rsidRPr="00E26838">
        <w:rPr>
          <w:rFonts w:cs="Arial"/>
          <w:i/>
          <w:iCs/>
          <w:lang w:val="en-US"/>
        </w:rPr>
        <w:t>et al.</w:t>
      </w:r>
      <w:r w:rsidRPr="00E26838">
        <w:rPr>
          <w:rFonts w:cs="Arial"/>
          <w:lang w:val="en-US"/>
        </w:rPr>
        <w:t xml:space="preserve"> The COSMIN study reached international consensus on taxonomy, terminology, and definitions of measurement properties for health-related patient-reported outcomes. </w:t>
      </w:r>
      <w:r w:rsidRPr="00E26838">
        <w:rPr>
          <w:rFonts w:cs="Arial"/>
          <w:b/>
          <w:bCs/>
          <w:lang w:val="en-US"/>
        </w:rPr>
        <w:t>Journal of Clinical Epidemiology</w:t>
      </w:r>
      <w:r w:rsidRPr="00E26838">
        <w:rPr>
          <w:rFonts w:cs="Arial"/>
          <w:lang w:val="en-US"/>
        </w:rPr>
        <w:t>, [</w:t>
      </w:r>
      <w:r w:rsidRPr="00E26838">
        <w:rPr>
          <w:rFonts w:cs="Arial"/>
          <w:i/>
          <w:iCs/>
          <w:lang w:val="en-US"/>
        </w:rPr>
        <w:t>s. l.</w:t>
      </w:r>
      <w:r w:rsidRPr="00E26838">
        <w:rPr>
          <w:rFonts w:cs="Arial"/>
          <w:lang w:val="en-US"/>
        </w:rPr>
        <w:t xml:space="preserve">], v. 63, n. 7, p. 737–745, 2010. </w:t>
      </w:r>
    </w:p>
    <w:p w14:paraId="5CC6BB8D" w14:textId="77777777" w:rsidR="005F490D" w:rsidRPr="00E26838" w:rsidRDefault="005F490D" w:rsidP="00BE0591">
      <w:pPr>
        <w:pStyle w:val="Bibliografia"/>
        <w:spacing w:after="480"/>
        <w:rPr>
          <w:rFonts w:cs="Arial"/>
          <w:lang w:val="en-US"/>
        </w:rPr>
      </w:pPr>
      <w:r w:rsidRPr="00E26838">
        <w:rPr>
          <w:rFonts w:cs="Arial"/>
          <w:lang w:val="en-US"/>
        </w:rPr>
        <w:t xml:space="preserve">NIARADI, F. dos S. L.; NIARADI, M. F. dos S. L.; GASPARETTO, M. E. R. F. </w:t>
      </w:r>
      <w:r w:rsidRPr="00E26838">
        <w:rPr>
          <w:rFonts w:cs="Arial"/>
          <w:b/>
          <w:bCs/>
          <w:lang w:val="en-US"/>
        </w:rPr>
        <w:t>Effect of Eutony, Holistic Gymnastics and Pilates on hamstring flexibility and back pain in pre-adolescent girls: Randomized clinical trial</w:t>
      </w:r>
      <w:r w:rsidRPr="00E26838">
        <w:rPr>
          <w:rFonts w:cs="Arial"/>
          <w:lang w:val="en-US"/>
        </w:rPr>
        <w:t xml:space="preserve">. </w:t>
      </w:r>
      <w:r w:rsidRPr="00E26838">
        <w:rPr>
          <w:rFonts w:cs="Arial"/>
          <w:b/>
          <w:bCs/>
          <w:lang w:val="en-US"/>
        </w:rPr>
        <w:t>Journal of bBodywork and Movement Therapies</w:t>
      </w:r>
      <w:r w:rsidRPr="00E26838">
        <w:rPr>
          <w:rFonts w:cs="Arial"/>
          <w:lang w:val="en-US"/>
        </w:rPr>
        <w:t xml:space="preserve">United States, 2024. </w:t>
      </w:r>
    </w:p>
    <w:p w14:paraId="4F15FDFE" w14:textId="77777777" w:rsidR="005F490D" w:rsidRPr="005F490D" w:rsidRDefault="005F490D" w:rsidP="00BE0591">
      <w:pPr>
        <w:pStyle w:val="Bibliografia"/>
        <w:spacing w:after="480"/>
        <w:rPr>
          <w:rFonts w:cs="Arial"/>
        </w:rPr>
      </w:pPr>
      <w:r w:rsidRPr="00E26838">
        <w:rPr>
          <w:rFonts w:cs="Arial"/>
          <w:lang w:val="en-US"/>
        </w:rPr>
        <w:t xml:space="preserve">NOLL, M. </w:t>
      </w:r>
      <w:r w:rsidRPr="00E26838">
        <w:rPr>
          <w:rFonts w:cs="Arial"/>
          <w:i/>
          <w:iCs/>
          <w:lang w:val="en-US"/>
        </w:rPr>
        <w:t>et al.</w:t>
      </w:r>
      <w:r w:rsidRPr="00E26838">
        <w:rPr>
          <w:rFonts w:cs="Arial"/>
          <w:lang w:val="en-US"/>
        </w:rPr>
        <w:t xml:space="preserve"> Back pain and behavioral habits of high school students: a comparative study of two Brazil’s regions. </w:t>
      </w:r>
      <w:r w:rsidRPr="005F490D">
        <w:rPr>
          <w:rFonts w:cs="Arial"/>
          <w:b/>
          <w:bCs/>
        </w:rPr>
        <w:t>Revista Brasileira de Reumatologia (English Edition)</w:t>
      </w:r>
      <w:r w:rsidRPr="005F490D">
        <w:rPr>
          <w:rFonts w:cs="Arial"/>
        </w:rPr>
        <w:t>, [</w:t>
      </w:r>
      <w:r w:rsidRPr="005F490D">
        <w:rPr>
          <w:rFonts w:cs="Arial"/>
          <w:i/>
          <w:iCs/>
        </w:rPr>
        <w:t>s. l.</w:t>
      </w:r>
      <w:r w:rsidRPr="005F490D">
        <w:rPr>
          <w:rFonts w:cs="Arial"/>
        </w:rPr>
        <w:t xml:space="preserve">], v. 57, n. 5, p. 495–499, 2017. </w:t>
      </w:r>
    </w:p>
    <w:p w14:paraId="19BDD716" w14:textId="77777777" w:rsidR="005F490D" w:rsidRPr="00E26838" w:rsidRDefault="005F490D" w:rsidP="00BE0591">
      <w:pPr>
        <w:pStyle w:val="Bibliografia"/>
        <w:spacing w:after="480"/>
        <w:rPr>
          <w:rFonts w:cs="Arial"/>
          <w:lang w:val="en-US"/>
        </w:rPr>
      </w:pPr>
      <w:r w:rsidRPr="00E26838">
        <w:rPr>
          <w:rFonts w:cs="Arial"/>
          <w:lang w:val="en-US"/>
        </w:rPr>
        <w:lastRenderedPageBreak/>
        <w:t xml:space="preserve">NOLL, M. </w:t>
      </w:r>
      <w:r w:rsidRPr="00E26838">
        <w:rPr>
          <w:rFonts w:cs="Arial"/>
          <w:i/>
          <w:iCs/>
          <w:lang w:val="en-US"/>
        </w:rPr>
        <w:t>et al.</w:t>
      </w:r>
      <w:r w:rsidRPr="00E26838">
        <w:rPr>
          <w:rFonts w:cs="Arial"/>
          <w:lang w:val="en-US"/>
        </w:rPr>
        <w:t xml:space="preserve"> Back Pain and Body Posture Evaluation Instrument (BackPEI): development, content validation and reproducibility. </w:t>
      </w:r>
      <w:r w:rsidRPr="00E26838">
        <w:rPr>
          <w:rFonts w:cs="Arial"/>
          <w:b/>
          <w:bCs/>
          <w:lang w:val="en-US"/>
        </w:rPr>
        <w:t>International Journal of Public Health</w:t>
      </w:r>
      <w:r w:rsidRPr="00E26838">
        <w:rPr>
          <w:rFonts w:cs="Arial"/>
          <w:lang w:val="en-US"/>
        </w:rPr>
        <w:t>, [</w:t>
      </w:r>
      <w:r w:rsidRPr="00E26838">
        <w:rPr>
          <w:rFonts w:cs="Arial"/>
          <w:i/>
          <w:iCs/>
          <w:lang w:val="en-US"/>
        </w:rPr>
        <w:t>s. l.</w:t>
      </w:r>
      <w:r w:rsidRPr="00E26838">
        <w:rPr>
          <w:rFonts w:cs="Arial"/>
          <w:lang w:val="en-US"/>
        </w:rPr>
        <w:t xml:space="preserve">], v. 58, n. 4, p. 565–572, 2013a. </w:t>
      </w:r>
    </w:p>
    <w:p w14:paraId="22F12A5B" w14:textId="77777777" w:rsidR="005F490D" w:rsidRPr="00E26838" w:rsidRDefault="005F490D" w:rsidP="00BE0591">
      <w:pPr>
        <w:pStyle w:val="Bibliografia"/>
        <w:spacing w:after="480"/>
        <w:rPr>
          <w:rFonts w:cs="Arial"/>
          <w:lang w:val="en-US"/>
        </w:rPr>
      </w:pPr>
      <w:r w:rsidRPr="00E26838">
        <w:rPr>
          <w:rFonts w:cs="Arial"/>
          <w:lang w:val="en-US"/>
        </w:rPr>
        <w:t xml:space="preserve">NOLL, M. </w:t>
      </w:r>
      <w:r w:rsidRPr="00E26838">
        <w:rPr>
          <w:rFonts w:cs="Arial"/>
          <w:i/>
          <w:iCs/>
          <w:lang w:val="en-US"/>
        </w:rPr>
        <w:t>et al.</w:t>
      </w:r>
      <w:r w:rsidRPr="00E26838">
        <w:rPr>
          <w:rFonts w:cs="Arial"/>
          <w:lang w:val="en-US"/>
        </w:rPr>
        <w:t xml:space="preserve"> Back pain and the postural and behavioral habits of students in the municipal school network of Teutônia, Rio Grande do Sul. </w:t>
      </w:r>
      <w:r w:rsidRPr="00E26838">
        <w:rPr>
          <w:rFonts w:cs="Arial"/>
          <w:b/>
          <w:bCs/>
          <w:lang w:val="en-US"/>
        </w:rPr>
        <w:t>Journal of Human Growth and Development</w:t>
      </w:r>
      <w:r w:rsidRPr="00E26838">
        <w:rPr>
          <w:rFonts w:cs="Arial"/>
          <w:lang w:val="en-US"/>
        </w:rPr>
        <w:t>, [</w:t>
      </w:r>
      <w:r w:rsidRPr="00E26838">
        <w:rPr>
          <w:rFonts w:cs="Arial"/>
          <w:i/>
          <w:iCs/>
          <w:lang w:val="en-US"/>
        </w:rPr>
        <w:t>s. l.</w:t>
      </w:r>
      <w:r w:rsidRPr="00E26838">
        <w:rPr>
          <w:rFonts w:cs="Arial"/>
          <w:lang w:val="en-US"/>
        </w:rPr>
        <w:t xml:space="preserve">], v. 23, n. 2, p. 1–7, 2013b. </w:t>
      </w:r>
    </w:p>
    <w:p w14:paraId="18F2A3DA" w14:textId="77777777" w:rsidR="005F490D" w:rsidRPr="00E26838" w:rsidRDefault="005F490D" w:rsidP="00BE0591">
      <w:pPr>
        <w:pStyle w:val="Bibliografia"/>
        <w:spacing w:after="480"/>
        <w:rPr>
          <w:rFonts w:cs="Arial"/>
          <w:lang w:val="en-US"/>
        </w:rPr>
      </w:pPr>
      <w:r w:rsidRPr="00E26838">
        <w:rPr>
          <w:rFonts w:cs="Arial"/>
          <w:lang w:val="en-US"/>
        </w:rPr>
        <w:t xml:space="preserve">NOLL, M. </w:t>
      </w:r>
      <w:r w:rsidRPr="00E26838">
        <w:rPr>
          <w:rFonts w:cs="Arial"/>
          <w:i/>
          <w:iCs/>
          <w:lang w:val="en-US"/>
        </w:rPr>
        <w:t>et al.</w:t>
      </w:r>
      <w:r w:rsidRPr="00E26838">
        <w:rPr>
          <w:rFonts w:cs="Arial"/>
          <w:lang w:val="en-US"/>
        </w:rPr>
        <w:t xml:space="preserve"> </w:t>
      </w:r>
      <w:r w:rsidRPr="00E26838">
        <w:rPr>
          <w:rFonts w:cs="Arial"/>
          <w:b/>
          <w:bCs/>
          <w:lang w:val="en-US"/>
        </w:rPr>
        <w:t>Back pain prevalence and its associated factors in Brazilian athletes from public high schools: A cross-sectional study</w:t>
      </w:r>
      <w:r w:rsidRPr="00E26838">
        <w:rPr>
          <w:rFonts w:cs="Arial"/>
          <w:lang w:val="en-US"/>
        </w:rPr>
        <w:t xml:space="preserve">. </w:t>
      </w:r>
      <w:r w:rsidRPr="00E26838">
        <w:rPr>
          <w:rFonts w:cs="Arial"/>
          <w:b/>
          <w:bCs/>
          <w:lang w:val="en-US"/>
        </w:rPr>
        <w:t>PLoS ONE</w:t>
      </w:r>
      <w:r w:rsidRPr="00E26838">
        <w:rPr>
          <w:rFonts w:cs="Arial"/>
          <w:lang w:val="en-US"/>
        </w:rPr>
        <w:t xml:space="preserve">["Bioengineering and Biomechanics Laboratory, Universidade Federal de Goiás, Goiania, Goiás, Brazil", “Instituto Federal Goiano-Campus Ceres, Ceres, Goiás, Brazil”], 2016. </w:t>
      </w:r>
    </w:p>
    <w:p w14:paraId="2F849DEA" w14:textId="77777777" w:rsidR="005F490D" w:rsidRPr="00E26838" w:rsidRDefault="005F490D" w:rsidP="00BE0591">
      <w:pPr>
        <w:pStyle w:val="Bibliografia"/>
        <w:spacing w:after="480"/>
        <w:rPr>
          <w:rFonts w:cs="Arial"/>
          <w:lang w:val="en-US"/>
        </w:rPr>
      </w:pPr>
      <w:r w:rsidRPr="00E26838">
        <w:rPr>
          <w:rFonts w:cs="Arial"/>
          <w:lang w:val="en-US"/>
        </w:rPr>
        <w:t xml:space="preserve">OZDEMIR, S. </w:t>
      </w:r>
      <w:r w:rsidRPr="00E26838">
        <w:rPr>
          <w:rFonts w:cs="Arial"/>
          <w:i/>
          <w:iCs/>
          <w:lang w:val="en-US"/>
        </w:rPr>
        <w:t>et al.</w:t>
      </w:r>
      <w:r w:rsidRPr="00E26838">
        <w:rPr>
          <w:rFonts w:cs="Arial"/>
          <w:lang w:val="en-US"/>
        </w:rPr>
        <w:t xml:space="preserve"> </w:t>
      </w:r>
      <w:r w:rsidRPr="00E26838">
        <w:rPr>
          <w:rFonts w:cs="Arial"/>
          <w:b/>
          <w:bCs/>
          <w:lang w:val="en-US"/>
        </w:rPr>
        <w:t>Musculoskeletal Pain, Related Factors, and Posture Profiles Among Adolescents: A Cross-Sectional Study From Turkey</w:t>
      </w:r>
      <w:r w:rsidRPr="00E26838">
        <w:rPr>
          <w:rFonts w:cs="Arial"/>
          <w:lang w:val="en-US"/>
        </w:rPr>
        <w:t xml:space="preserve">. </w:t>
      </w:r>
      <w:r w:rsidRPr="00E26838">
        <w:rPr>
          <w:rFonts w:cs="Arial"/>
          <w:b/>
          <w:bCs/>
          <w:lang w:val="en-US"/>
        </w:rPr>
        <w:t>Pain Management Nursing</w:t>
      </w:r>
      <w:r w:rsidRPr="00E26838">
        <w:rPr>
          <w:rFonts w:cs="Arial"/>
          <w:lang w:val="en-US"/>
        </w:rPr>
        <w:t xml:space="preserve">United States, 2021. </w:t>
      </w:r>
    </w:p>
    <w:p w14:paraId="0DAAEAEF" w14:textId="77777777" w:rsidR="005F490D" w:rsidRPr="00E26838" w:rsidRDefault="005F490D" w:rsidP="00BE0591">
      <w:pPr>
        <w:pStyle w:val="Bibliografia"/>
        <w:spacing w:after="480"/>
        <w:rPr>
          <w:rFonts w:cs="Arial"/>
          <w:lang w:val="en-US"/>
        </w:rPr>
      </w:pPr>
      <w:r w:rsidRPr="00E26838">
        <w:rPr>
          <w:rFonts w:cs="Arial"/>
          <w:lang w:val="en-US"/>
        </w:rPr>
        <w:t xml:space="preserve">PETERS, M. D. </w:t>
      </w:r>
      <w:r w:rsidRPr="00E26838">
        <w:rPr>
          <w:rFonts w:cs="Arial"/>
          <w:i/>
          <w:iCs/>
          <w:lang w:val="en-US"/>
        </w:rPr>
        <w:t>et al.</w:t>
      </w:r>
      <w:r w:rsidRPr="00E26838">
        <w:rPr>
          <w:rFonts w:cs="Arial"/>
          <w:lang w:val="en-US"/>
        </w:rPr>
        <w:t xml:space="preserve"> Chapter 11: Scoping Reviews (2020 version). </w:t>
      </w:r>
      <w:r w:rsidRPr="00E26838">
        <w:rPr>
          <w:rFonts w:cs="Arial"/>
          <w:i/>
          <w:iCs/>
          <w:lang w:val="en-US"/>
        </w:rPr>
        <w:t>In</w:t>
      </w:r>
      <w:r w:rsidRPr="00E26838">
        <w:rPr>
          <w:rFonts w:cs="Arial"/>
          <w:lang w:val="en-US"/>
        </w:rPr>
        <w:t>: JBI MANUAL FOR EVIDENCE SYNTHESIS. [</w:t>
      </w:r>
      <w:r w:rsidRPr="00E26838">
        <w:rPr>
          <w:rFonts w:cs="Arial"/>
          <w:i/>
          <w:iCs/>
          <w:lang w:val="en-US"/>
        </w:rPr>
        <w:t>S. l.</w:t>
      </w:r>
      <w:r w:rsidRPr="00E26838">
        <w:rPr>
          <w:rFonts w:cs="Arial"/>
          <w:lang w:val="en-US"/>
        </w:rPr>
        <w:t xml:space="preserve">]: JBI, 2020. </w:t>
      </w:r>
    </w:p>
    <w:p w14:paraId="71038CE4" w14:textId="77777777" w:rsidR="005F490D" w:rsidRPr="005F490D" w:rsidRDefault="005F490D" w:rsidP="00BE0591">
      <w:pPr>
        <w:pStyle w:val="Bibliografia"/>
        <w:spacing w:after="480"/>
        <w:rPr>
          <w:rFonts w:cs="Arial"/>
        </w:rPr>
      </w:pPr>
      <w:r w:rsidRPr="00E26838">
        <w:rPr>
          <w:rFonts w:cs="Arial"/>
          <w:lang w:val="en-US"/>
        </w:rPr>
        <w:t xml:space="preserve">PIVOTTO, L. R. </w:t>
      </w:r>
      <w:r w:rsidRPr="00E26838">
        <w:rPr>
          <w:rFonts w:cs="Arial"/>
          <w:i/>
          <w:iCs/>
          <w:lang w:val="en-US"/>
        </w:rPr>
        <w:t>et al.</w:t>
      </w:r>
      <w:r w:rsidRPr="00E26838">
        <w:rPr>
          <w:rFonts w:cs="Arial"/>
          <w:lang w:val="en-US"/>
        </w:rPr>
        <w:t xml:space="preserve"> Proposition of a General Scoring System to the BackPEI. </w:t>
      </w:r>
      <w:r w:rsidRPr="00E26838">
        <w:rPr>
          <w:rFonts w:cs="Arial"/>
          <w:b/>
          <w:bCs/>
          <w:lang w:val="en-US"/>
        </w:rPr>
        <w:t>Journal of Head Neck &amp; Spine Surgery</w:t>
      </w:r>
      <w:r w:rsidRPr="00E26838">
        <w:rPr>
          <w:rFonts w:cs="Arial"/>
          <w:lang w:val="en-US"/>
        </w:rPr>
        <w:t>, [</w:t>
      </w:r>
      <w:r w:rsidRPr="00E26838">
        <w:rPr>
          <w:rFonts w:cs="Arial"/>
          <w:i/>
          <w:iCs/>
          <w:lang w:val="en-US"/>
        </w:rPr>
        <w:t>s. l.</w:t>
      </w:r>
      <w:r w:rsidRPr="00E26838">
        <w:rPr>
          <w:rFonts w:cs="Arial"/>
          <w:lang w:val="en-US"/>
        </w:rPr>
        <w:t xml:space="preserve">], v. 3, n. 4, 2018. </w:t>
      </w:r>
      <w:r w:rsidRPr="005F490D">
        <w:rPr>
          <w:rFonts w:cs="Arial"/>
        </w:rPr>
        <w:t>Disponível em: https://juniperpublishers.com/jhnss/JHNSS.MS.ID.555618.php. Acesso em: 27 maio 2022.</w:t>
      </w:r>
    </w:p>
    <w:p w14:paraId="3040FE44" w14:textId="77777777" w:rsidR="005F490D" w:rsidRPr="00E26838" w:rsidRDefault="005F490D" w:rsidP="00BE0591">
      <w:pPr>
        <w:pStyle w:val="Bibliografia"/>
        <w:spacing w:after="480"/>
        <w:rPr>
          <w:rFonts w:cs="Arial"/>
          <w:lang w:val="en-US"/>
        </w:rPr>
      </w:pPr>
      <w:r w:rsidRPr="00E26838">
        <w:rPr>
          <w:rFonts w:cs="Arial"/>
          <w:lang w:val="es-AR"/>
        </w:rPr>
        <w:t xml:space="preserve">PRINSEN, C. A. C. </w:t>
      </w:r>
      <w:r w:rsidRPr="00E26838">
        <w:rPr>
          <w:rFonts w:cs="Arial"/>
          <w:i/>
          <w:iCs/>
          <w:lang w:val="es-AR"/>
        </w:rPr>
        <w:t>et al.</w:t>
      </w:r>
      <w:r w:rsidRPr="00E26838">
        <w:rPr>
          <w:rFonts w:cs="Arial"/>
          <w:lang w:val="es-AR"/>
        </w:rPr>
        <w:t xml:space="preserve"> </w:t>
      </w:r>
      <w:r w:rsidRPr="00E26838">
        <w:rPr>
          <w:rFonts w:cs="Arial"/>
          <w:lang w:val="en-US"/>
        </w:rPr>
        <w:t xml:space="preserve">COSMIN guideline for systematic reviews of patient-reported outcome measures. </w:t>
      </w:r>
      <w:r w:rsidRPr="00E26838">
        <w:rPr>
          <w:rFonts w:cs="Arial"/>
          <w:b/>
          <w:bCs/>
          <w:lang w:val="en-US"/>
        </w:rPr>
        <w:t>Quality of Life Research</w:t>
      </w:r>
      <w:r w:rsidRPr="00E26838">
        <w:rPr>
          <w:rFonts w:cs="Arial"/>
          <w:lang w:val="en-US"/>
        </w:rPr>
        <w:t>, [</w:t>
      </w:r>
      <w:r w:rsidRPr="00E26838">
        <w:rPr>
          <w:rFonts w:cs="Arial"/>
          <w:i/>
          <w:iCs/>
          <w:lang w:val="en-US"/>
        </w:rPr>
        <w:t>s. l.</w:t>
      </w:r>
      <w:r w:rsidRPr="00E26838">
        <w:rPr>
          <w:rFonts w:cs="Arial"/>
          <w:lang w:val="en-US"/>
        </w:rPr>
        <w:t xml:space="preserve">], v. 27, n. 5, p. 1147–1157, 2018. </w:t>
      </w:r>
    </w:p>
    <w:p w14:paraId="48673EDC" w14:textId="77777777" w:rsidR="005F490D" w:rsidRPr="00E26838" w:rsidRDefault="005F490D" w:rsidP="00BE0591">
      <w:pPr>
        <w:pStyle w:val="Bibliografia"/>
        <w:spacing w:after="480"/>
        <w:rPr>
          <w:rFonts w:cs="Arial"/>
          <w:lang w:val="en-US"/>
        </w:rPr>
      </w:pPr>
      <w:r w:rsidRPr="00E26838">
        <w:rPr>
          <w:rFonts w:cs="Arial"/>
          <w:lang w:val="en-US"/>
        </w:rPr>
        <w:t xml:space="preserve">TERWEE, C. B. </w:t>
      </w:r>
      <w:r w:rsidRPr="00E26838">
        <w:rPr>
          <w:rFonts w:cs="Arial"/>
          <w:i/>
          <w:iCs/>
          <w:lang w:val="en-US"/>
        </w:rPr>
        <w:t>et al.</w:t>
      </w:r>
      <w:r w:rsidRPr="00E26838">
        <w:rPr>
          <w:rFonts w:cs="Arial"/>
          <w:lang w:val="en-US"/>
        </w:rPr>
        <w:t xml:space="preserve"> The quality of systematic reviews of health-related outcome measurement instruments. </w:t>
      </w:r>
      <w:r w:rsidRPr="00E26838">
        <w:rPr>
          <w:rFonts w:cs="Arial"/>
          <w:b/>
          <w:bCs/>
          <w:lang w:val="en-US"/>
        </w:rPr>
        <w:t>Quality of Life Research</w:t>
      </w:r>
      <w:r w:rsidRPr="00E26838">
        <w:rPr>
          <w:rFonts w:cs="Arial"/>
          <w:lang w:val="en-US"/>
        </w:rPr>
        <w:t>, [</w:t>
      </w:r>
      <w:r w:rsidRPr="00E26838">
        <w:rPr>
          <w:rFonts w:cs="Arial"/>
          <w:i/>
          <w:iCs/>
          <w:lang w:val="en-US"/>
        </w:rPr>
        <w:t>s. l.</w:t>
      </w:r>
      <w:r w:rsidRPr="00E26838">
        <w:rPr>
          <w:rFonts w:cs="Arial"/>
          <w:lang w:val="en-US"/>
        </w:rPr>
        <w:t xml:space="preserve">], v. 25, n. 4, p. 767–779, 2016. </w:t>
      </w:r>
    </w:p>
    <w:p w14:paraId="3BE354B0" w14:textId="77777777" w:rsidR="005F490D" w:rsidRPr="00E26838" w:rsidRDefault="005F490D" w:rsidP="00BE0591">
      <w:pPr>
        <w:pStyle w:val="Bibliografia"/>
        <w:spacing w:after="480"/>
        <w:rPr>
          <w:rFonts w:cs="Arial"/>
          <w:lang w:val="en-US"/>
        </w:rPr>
      </w:pPr>
      <w:r w:rsidRPr="00E26838">
        <w:rPr>
          <w:rFonts w:cs="Arial"/>
          <w:lang w:val="en-US"/>
        </w:rPr>
        <w:t xml:space="preserve">THÉROUX, J. </w:t>
      </w:r>
      <w:r w:rsidRPr="00E26838">
        <w:rPr>
          <w:rFonts w:cs="Arial"/>
          <w:i/>
          <w:iCs/>
          <w:lang w:val="en-US"/>
        </w:rPr>
        <w:t>et al.</w:t>
      </w:r>
      <w:r w:rsidRPr="00E26838">
        <w:rPr>
          <w:rFonts w:cs="Arial"/>
          <w:lang w:val="en-US"/>
        </w:rPr>
        <w:t xml:space="preserve"> Revisiting the psychometric properties of the Scoliosis Research Society-22 (SRS-22) French version. </w:t>
      </w:r>
      <w:r w:rsidRPr="00E26838">
        <w:rPr>
          <w:rFonts w:cs="Arial"/>
          <w:b/>
          <w:bCs/>
          <w:lang w:val="en-US"/>
        </w:rPr>
        <w:t>Scoliosis and Spinal Disorders</w:t>
      </w:r>
      <w:r w:rsidRPr="00E26838">
        <w:rPr>
          <w:rFonts w:cs="Arial"/>
          <w:lang w:val="en-US"/>
        </w:rPr>
        <w:t>, [</w:t>
      </w:r>
      <w:r w:rsidRPr="00E26838">
        <w:rPr>
          <w:rFonts w:cs="Arial"/>
          <w:i/>
          <w:iCs/>
          <w:lang w:val="en-US"/>
        </w:rPr>
        <w:t>s. l.</w:t>
      </w:r>
      <w:r w:rsidRPr="00E26838">
        <w:rPr>
          <w:rFonts w:cs="Arial"/>
          <w:lang w:val="en-US"/>
        </w:rPr>
        <w:t xml:space="preserve">], v. 12, n. 1, p. 21, 2017. </w:t>
      </w:r>
    </w:p>
    <w:p w14:paraId="1B34CAD1" w14:textId="77777777" w:rsidR="005F490D" w:rsidRPr="005F490D" w:rsidRDefault="005F490D" w:rsidP="00BE0591">
      <w:pPr>
        <w:pStyle w:val="Bibliografia"/>
        <w:spacing w:after="480"/>
        <w:rPr>
          <w:rFonts w:cs="Arial"/>
        </w:rPr>
      </w:pPr>
      <w:r w:rsidRPr="00E26838">
        <w:rPr>
          <w:rFonts w:cs="Arial"/>
          <w:lang w:val="en-US"/>
        </w:rPr>
        <w:t xml:space="preserve">TRICCO, A. C. </w:t>
      </w:r>
      <w:r w:rsidRPr="00E26838">
        <w:rPr>
          <w:rFonts w:cs="Arial"/>
          <w:i/>
          <w:iCs/>
          <w:lang w:val="en-US"/>
        </w:rPr>
        <w:t>et al.</w:t>
      </w:r>
      <w:r w:rsidRPr="00E26838">
        <w:rPr>
          <w:rFonts w:cs="Arial"/>
          <w:lang w:val="en-US"/>
        </w:rPr>
        <w:t xml:space="preserve"> PRISMA extension for scoping reviews (PRISMA-ScR): Checklist and explanation. </w:t>
      </w:r>
      <w:r w:rsidRPr="005F490D">
        <w:rPr>
          <w:rFonts w:cs="Arial"/>
          <w:b/>
          <w:bCs/>
        </w:rPr>
        <w:t>Annals of Internal Medicine</w:t>
      </w:r>
      <w:r w:rsidRPr="005F490D">
        <w:rPr>
          <w:rFonts w:cs="Arial"/>
        </w:rPr>
        <w:t>, [</w:t>
      </w:r>
      <w:r w:rsidRPr="005F490D">
        <w:rPr>
          <w:rFonts w:cs="Arial"/>
          <w:i/>
          <w:iCs/>
        </w:rPr>
        <w:t>s. l.</w:t>
      </w:r>
      <w:r w:rsidRPr="005F490D">
        <w:rPr>
          <w:rFonts w:cs="Arial"/>
        </w:rPr>
        <w:t xml:space="preserve">], v. 169, n. 7, p. 467–473, 2018. </w:t>
      </w:r>
    </w:p>
    <w:p w14:paraId="53557676" w14:textId="77777777" w:rsidR="005F490D" w:rsidRPr="005F490D" w:rsidRDefault="005F490D" w:rsidP="00BE0591">
      <w:pPr>
        <w:pStyle w:val="Bibliografia"/>
        <w:spacing w:after="480"/>
        <w:rPr>
          <w:rFonts w:cs="Arial"/>
        </w:rPr>
      </w:pPr>
      <w:r w:rsidRPr="005F490D">
        <w:rPr>
          <w:rFonts w:cs="Arial"/>
        </w:rPr>
        <w:t xml:space="preserve">URBINA, S. </w:t>
      </w:r>
      <w:r w:rsidRPr="005F490D">
        <w:rPr>
          <w:rFonts w:cs="Arial"/>
          <w:b/>
          <w:bCs/>
        </w:rPr>
        <w:t>Fundamentos Da Testagem Psicológica</w:t>
      </w:r>
      <w:r w:rsidRPr="005F490D">
        <w:rPr>
          <w:rFonts w:cs="Arial"/>
        </w:rPr>
        <w:t xml:space="preserve">. São Paulo: Artmed, 2007. </w:t>
      </w:r>
    </w:p>
    <w:p w14:paraId="10AE7219" w14:textId="77777777" w:rsidR="005F490D" w:rsidRPr="00E26838" w:rsidRDefault="005F490D" w:rsidP="00BE0591">
      <w:pPr>
        <w:pStyle w:val="Bibliografia"/>
        <w:spacing w:after="480"/>
        <w:rPr>
          <w:rFonts w:cs="Arial"/>
          <w:lang w:val="en-US"/>
        </w:rPr>
      </w:pPr>
      <w:r w:rsidRPr="005F490D">
        <w:rPr>
          <w:rFonts w:cs="Arial"/>
        </w:rPr>
        <w:lastRenderedPageBreak/>
        <w:t xml:space="preserve">VIDAL-CONTI, J. </w:t>
      </w:r>
      <w:r w:rsidRPr="005F490D">
        <w:rPr>
          <w:rFonts w:cs="Arial"/>
          <w:i/>
          <w:iCs/>
        </w:rPr>
        <w:t>et al.</w:t>
      </w:r>
      <w:r w:rsidRPr="005F490D">
        <w:rPr>
          <w:rFonts w:cs="Arial"/>
        </w:rPr>
        <w:t xml:space="preserve"> </w:t>
      </w:r>
      <w:r w:rsidRPr="00E26838">
        <w:rPr>
          <w:rFonts w:cs="Arial"/>
          <w:b/>
          <w:bCs/>
          <w:lang w:val="en-US"/>
        </w:rPr>
        <w:t>Effects of a postural education program on backpack use habits in schoolchildren: The PEPE Study</w:t>
      </w:r>
      <w:r w:rsidRPr="00E26838">
        <w:rPr>
          <w:rFonts w:cs="Arial"/>
          <w:lang w:val="en-US"/>
        </w:rPr>
        <w:t xml:space="preserve">. </w:t>
      </w:r>
      <w:r w:rsidRPr="00E26838">
        <w:rPr>
          <w:rFonts w:cs="Arial"/>
          <w:b/>
          <w:bCs/>
          <w:lang w:val="en-US"/>
        </w:rPr>
        <w:t>European Journal Of Human Movement</w:t>
      </w:r>
      <w:r w:rsidRPr="00E26838">
        <w:rPr>
          <w:rFonts w:cs="Arial"/>
          <w:lang w:val="en-US"/>
        </w:rPr>
        <w:t xml:space="preserve">, 2023. </w:t>
      </w:r>
    </w:p>
    <w:p w14:paraId="0F5BEBC6" w14:textId="77777777" w:rsidR="005F490D" w:rsidRPr="00E26838" w:rsidRDefault="005F490D" w:rsidP="00BE0591">
      <w:pPr>
        <w:pStyle w:val="Bibliografia"/>
        <w:spacing w:after="480"/>
        <w:rPr>
          <w:rFonts w:cs="Arial"/>
          <w:lang w:val="en-US"/>
        </w:rPr>
      </w:pPr>
      <w:r w:rsidRPr="00E26838">
        <w:rPr>
          <w:rFonts w:cs="Arial"/>
          <w:lang w:val="en-US"/>
        </w:rPr>
        <w:t xml:space="preserve">VITMAN, N. </w:t>
      </w:r>
      <w:r w:rsidRPr="00E26838">
        <w:rPr>
          <w:rFonts w:cs="Arial"/>
          <w:i/>
          <w:iCs/>
          <w:lang w:val="en-US"/>
        </w:rPr>
        <w:t>et al.</w:t>
      </w:r>
      <w:r w:rsidRPr="00E26838">
        <w:rPr>
          <w:rFonts w:cs="Arial"/>
          <w:lang w:val="en-US"/>
        </w:rPr>
        <w:t xml:space="preserve"> </w:t>
      </w:r>
      <w:r w:rsidRPr="00E26838">
        <w:rPr>
          <w:rFonts w:cs="Arial"/>
          <w:b/>
          <w:bCs/>
          <w:lang w:val="en-US"/>
        </w:rPr>
        <w:t>A Comparison between Different Types and Frequency of Physiotherapy Treatment for Children and Adolescents with Postural Problems and Low Back Pain</w:t>
      </w:r>
      <w:r w:rsidRPr="00E26838">
        <w:rPr>
          <w:rFonts w:cs="Arial"/>
          <w:lang w:val="en-US"/>
        </w:rPr>
        <w:t xml:space="preserve">. </w:t>
      </w:r>
      <w:r w:rsidRPr="00E26838">
        <w:rPr>
          <w:rFonts w:cs="Arial"/>
          <w:b/>
          <w:bCs/>
          <w:lang w:val="en-US"/>
        </w:rPr>
        <w:t>Physical and Occupational Therapy in Pediatrics</w:t>
      </w:r>
      <w:r w:rsidRPr="00E26838">
        <w:rPr>
          <w:rFonts w:cs="Arial"/>
          <w:lang w:val="en-US"/>
        </w:rPr>
        <w:t xml:space="preserve">["Physiotherapy Clinic, Maccabi Health Services, Modi’in, Israel", “The Academic College at Wingate, Wingate Institute, Netanya, Israel”], 2022. </w:t>
      </w:r>
    </w:p>
    <w:p w14:paraId="5470B15E" w14:textId="77777777" w:rsidR="005F490D" w:rsidRPr="005F490D" w:rsidRDefault="005F490D" w:rsidP="00BE0591">
      <w:pPr>
        <w:pStyle w:val="Bibliografia"/>
        <w:spacing w:after="480"/>
        <w:rPr>
          <w:rFonts w:cs="Arial"/>
        </w:rPr>
      </w:pPr>
      <w:r w:rsidRPr="00E26838">
        <w:rPr>
          <w:rFonts w:cs="Arial"/>
          <w:lang w:val="en-US"/>
        </w:rPr>
        <w:t xml:space="preserve">WEBSTER, J. G.; NIMUNKAR, A. J. </w:t>
      </w:r>
      <w:r w:rsidRPr="00E26838">
        <w:rPr>
          <w:rFonts w:cs="Arial"/>
          <w:b/>
          <w:bCs/>
          <w:lang w:val="en-US"/>
        </w:rPr>
        <w:t>Medical instrumentation: application and design</w:t>
      </w:r>
      <w:r w:rsidRPr="00E26838">
        <w:rPr>
          <w:rFonts w:cs="Arial"/>
          <w:lang w:val="en-US"/>
        </w:rPr>
        <w:t xml:space="preserve">. </w:t>
      </w:r>
      <w:r w:rsidRPr="005F490D">
        <w:rPr>
          <w:rFonts w:cs="Arial"/>
        </w:rPr>
        <w:t xml:space="preserve">5. ed. Hoboken: Wiley, 2020. </w:t>
      </w:r>
    </w:p>
    <w:p w14:paraId="1DC36688" w14:textId="22FBB05B" w:rsidR="005F490D" w:rsidRPr="005F490D" w:rsidRDefault="005F490D" w:rsidP="00BE0591">
      <w:pPr>
        <w:spacing w:after="480" w:line="240" w:lineRule="auto"/>
      </w:pPr>
      <w:r>
        <w:fldChar w:fldCharType="end"/>
      </w:r>
    </w:p>
    <w:sectPr w:rsidR="005F490D" w:rsidRPr="005F490D" w:rsidSect="00040147">
      <w:headerReference w:type="even" r:id="rId29"/>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Lucas Beraldo" w:date="2025-05-11T20:10:00Z" w:initials="LB">
    <w:p w14:paraId="23B38D7F" w14:textId="190DD0B2" w:rsidR="00CF043C" w:rsidRDefault="00CF043C" w:rsidP="00CF043C">
      <w:pPr>
        <w:pStyle w:val="Textodecomentrio"/>
      </w:pPr>
      <w:r>
        <w:rPr>
          <w:rStyle w:val="Refdecomentrio"/>
        </w:rPr>
        <w:annotationRef/>
      </w:r>
      <w:r>
        <w:t>Cuidar em apresentar a sigla</w:t>
      </w:r>
    </w:p>
  </w:comment>
  <w:comment w:id="12" w:author="Lucas Beraldo" w:date="2025-05-24T16:07:00Z" w:initials="LB">
    <w:p w14:paraId="0C5D267D" w14:textId="58379610" w:rsidR="00926233" w:rsidRDefault="00926233">
      <w:pPr>
        <w:pStyle w:val="Textodecomentrio"/>
      </w:pPr>
      <w:r>
        <w:rPr>
          <w:rStyle w:val="Refdecomentrio"/>
        </w:rPr>
        <w:annotationRef/>
      </w:r>
      <w:r>
        <w:t>reler</w:t>
      </w:r>
    </w:p>
  </w:comment>
  <w:comment w:id="13" w:author="Lucas Beraldo" w:date="2025-05-16T16:03:00Z" w:initials="LB">
    <w:p w14:paraId="75488382" w14:textId="7B757B26" w:rsidR="006F0257" w:rsidRDefault="006F0257">
      <w:pPr>
        <w:pStyle w:val="Textodecomentrio"/>
      </w:pPr>
      <w:r>
        <w:rPr>
          <w:rStyle w:val="Refdecomentrio"/>
        </w:rPr>
        <w:annotationRef/>
      </w:r>
      <w:r>
        <w:t>Reescri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B38D7F" w15:done="0"/>
  <w15:commentEx w15:paraId="0C5D267D" w15:done="0"/>
  <w15:commentEx w15:paraId="754883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00389C" w16cex:dateUtc="2025-05-11T23:10:00Z"/>
  <w16cex:commentExtensible w16cex:durableId="11B47603" w16cex:dateUtc="2025-05-24T19:07:00Z"/>
  <w16cex:commentExtensible w16cex:durableId="119C4340" w16cex:dateUtc="2025-05-16T1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B38D7F" w16cid:durableId="3A00389C"/>
  <w16cid:commentId w16cid:paraId="0C5D267D" w16cid:durableId="11B47603"/>
  <w16cid:commentId w16cid:paraId="75488382" w16cid:durableId="119C43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06F4C" w14:textId="77777777" w:rsidR="0005051B" w:rsidRDefault="0005051B" w:rsidP="009850FC">
      <w:pPr>
        <w:spacing w:line="240" w:lineRule="auto"/>
      </w:pPr>
      <w:r>
        <w:separator/>
      </w:r>
    </w:p>
  </w:endnote>
  <w:endnote w:type="continuationSeparator" w:id="0">
    <w:p w14:paraId="26B4D9D4" w14:textId="77777777" w:rsidR="0005051B" w:rsidRDefault="0005051B" w:rsidP="009850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B5FA1A" w14:textId="77777777" w:rsidR="0005051B" w:rsidRDefault="0005051B" w:rsidP="009850FC">
      <w:pPr>
        <w:spacing w:line="240" w:lineRule="auto"/>
      </w:pPr>
      <w:r>
        <w:separator/>
      </w:r>
    </w:p>
  </w:footnote>
  <w:footnote w:type="continuationSeparator" w:id="0">
    <w:p w14:paraId="32BBB491" w14:textId="77777777" w:rsidR="0005051B" w:rsidRDefault="0005051B" w:rsidP="009850F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613065" w14:textId="17E0F9FF" w:rsidR="00243FDF" w:rsidRDefault="00243FDF" w:rsidP="00243FDF">
    <w:pPr>
      <w:pStyle w:val="Cabealho"/>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C53C5F" w14:textId="2DA9C0D9" w:rsidR="00243FDF" w:rsidRDefault="00243FDF" w:rsidP="00243FDF">
    <w:pPr>
      <w:pStyle w:val="Cabealho"/>
      <w:jc w:val="right"/>
    </w:pPr>
    <w:r>
      <w:t>Continuação</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6B1845" w14:textId="46E69B4F" w:rsidR="00243FDF" w:rsidRDefault="00243FDF" w:rsidP="00243FDF">
    <w:pPr>
      <w:pStyle w:val="Cabealho"/>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92A2A9" w14:textId="2776F0D5" w:rsidR="00243FDF" w:rsidRDefault="00243FDF" w:rsidP="00243FDF">
    <w:pPr>
      <w:pStyle w:val="Cabealho"/>
      <w:jc w:val="right"/>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006C0"/>
    <w:rsid w:val="00032964"/>
    <w:rsid w:val="0003488E"/>
    <w:rsid w:val="000366F3"/>
    <w:rsid w:val="00037122"/>
    <w:rsid w:val="00040147"/>
    <w:rsid w:val="0005051B"/>
    <w:rsid w:val="0006037C"/>
    <w:rsid w:val="00062C6E"/>
    <w:rsid w:val="00070585"/>
    <w:rsid w:val="000750E1"/>
    <w:rsid w:val="00081B10"/>
    <w:rsid w:val="00083C3A"/>
    <w:rsid w:val="00084270"/>
    <w:rsid w:val="000977D2"/>
    <w:rsid w:val="000A02BA"/>
    <w:rsid w:val="000A0591"/>
    <w:rsid w:val="000A23EF"/>
    <w:rsid w:val="000A3994"/>
    <w:rsid w:val="000A5DF3"/>
    <w:rsid w:val="000A6761"/>
    <w:rsid w:val="000A7857"/>
    <w:rsid w:val="000D0CF4"/>
    <w:rsid w:val="000D63C1"/>
    <w:rsid w:val="000D681B"/>
    <w:rsid w:val="000E1494"/>
    <w:rsid w:val="000E1D5E"/>
    <w:rsid w:val="000E2721"/>
    <w:rsid w:val="000E316E"/>
    <w:rsid w:val="000F42A8"/>
    <w:rsid w:val="00104AED"/>
    <w:rsid w:val="0010654A"/>
    <w:rsid w:val="00114726"/>
    <w:rsid w:val="0011595A"/>
    <w:rsid w:val="00123056"/>
    <w:rsid w:val="00123FEF"/>
    <w:rsid w:val="001246B9"/>
    <w:rsid w:val="001246C3"/>
    <w:rsid w:val="00132461"/>
    <w:rsid w:val="001342DF"/>
    <w:rsid w:val="00161F96"/>
    <w:rsid w:val="001709D5"/>
    <w:rsid w:val="001A3EC4"/>
    <w:rsid w:val="001A7089"/>
    <w:rsid w:val="001C2EA1"/>
    <w:rsid w:val="001C62C9"/>
    <w:rsid w:val="001D01C7"/>
    <w:rsid w:val="001D521F"/>
    <w:rsid w:val="001D53AD"/>
    <w:rsid w:val="001D60F5"/>
    <w:rsid w:val="001E6B49"/>
    <w:rsid w:val="001E6E49"/>
    <w:rsid w:val="001F46F0"/>
    <w:rsid w:val="001F50E7"/>
    <w:rsid w:val="00202185"/>
    <w:rsid w:val="00204E4C"/>
    <w:rsid w:val="00215078"/>
    <w:rsid w:val="00217A89"/>
    <w:rsid w:val="00220253"/>
    <w:rsid w:val="00220DF0"/>
    <w:rsid w:val="00224477"/>
    <w:rsid w:val="002359F8"/>
    <w:rsid w:val="00243FDF"/>
    <w:rsid w:val="00254E45"/>
    <w:rsid w:val="00256AC2"/>
    <w:rsid w:val="0026323E"/>
    <w:rsid w:val="00265D4B"/>
    <w:rsid w:val="00271E08"/>
    <w:rsid w:val="00294070"/>
    <w:rsid w:val="00295721"/>
    <w:rsid w:val="002A0648"/>
    <w:rsid w:val="002A1CF5"/>
    <w:rsid w:val="002B25F1"/>
    <w:rsid w:val="002B561A"/>
    <w:rsid w:val="002B5678"/>
    <w:rsid w:val="002C23D5"/>
    <w:rsid w:val="002C6992"/>
    <w:rsid w:val="002D1018"/>
    <w:rsid w:val="002D3870"/>
    <w:rsid w:val="002D62F0"/>
    <w:rsid w:val="002F3150"/>
    <w:rsid w:val="00300C47"/>
    <w:rsid w:val="00303144"/>
    <w:rsid w:val="0030456F"/>
    <w:rsid w:val="00323BC4"/>
    <w:rsid w:val="003261A1"/>
    <w:rsid w:val="003318AB"/>
    <w:rsid w:val="00332A49"/>
    <w:rsid w:val="0033371D"/>
    <w:rsid w:val="00333742"/>
    <w:rsid w:val="003434DC"/>
    <w:rsid w:val="00347DDC"/>
    <w:rsid w:val="0035247E"/>
    <w:rsid w:val="003548B9"/>
    <w:rsid w:val="00355640"/>
    <w:rsid w:val="003627BB"/>
    <w:rsid w:val="0036387D"/>
    <w:rsid w:val="0036679F"/>
    <w:rsid w:val="00374996"/>
    <w:rsid w:val="00385D01"/>
    <w:rsid w:val="00387624"/>
    <w:rsid w:val="003913D4"/>
    <w:rsid w:val="00394E5E"/>
    <w:rsid w:val="003965BD"/>
    <w:rsid w:val="00396D35"/>
    <w:rsid w:val="003A1FDB"/>
    <w:rsid w:val="003C4C91"/>
    <w:rsid w:val="003D6128"/>
    <w:rsid w:val="003E55C8"/>
    <w:rsid w:val="003F65E3"/>
    <w:rsid w:val="004002F8"/>
    <w:rsid w:val="004031C0"/>
    <w:rsid w:val="00420208"/>
    <w:rsid w:val="00421072"/>
    <w:rsid w:val="00443AB0"/>
    <w:rsid w:val="0044530A"/>
    <w:rsid w:val="00447621"/>
    <w:rsid w:val="00454248"/>
    <w:rsid w:val="00461416"/>
    <w:rsid w:val="004735A2"/>
    <w:rsid w:val="004827E6"/>
    <w:rsid w:val="00482CA8"/>
    <w:rsid w:val="004923C3"/>
    <w:rsid w:val="00495AA7"/>
    <w:rsid w:val="004A14AE"/>
    <w:rsid w:val="004A44B2"/>
    <w:rsid w:val="004B5F77"/>
    <w:rsid w:val="004C23A2"/>
    <w:rsid w:val="004C32AB"/>
    <w:rsid w:val="004C786B"/>
    <w:rsid w:val="004D5209"/>
    <w:rsid w:val="004E6278"/>
    <w:rsid w:val="004F1EBB"/>
    <w:rsid w:val="004F63EC"/>
    <w:rsid w:val="005008FD"/>
    <w:rsid w:val="005129C6"/>
    <w:rsid w:val="00523703"/>
    <w:rsid w:val="00531C33"/>
    <w:rsid w:val="00536952"/>
    <w:rsid w:val="00552241"/>
    <w:rsid w:val="0057001D"/>
    <w:rsid w:val="005723D0"/>
    <w:rsid w:val="005735EE"/>
    <w:rsid w:val="005744EC"/>
    <w:rsid w:val="00575DB8"/>
    <w:rsid w:val="00577186"/>
    <w:rsid w:val="005832BF"/>
    <w:rsid w:val="00583D92"/>
    <w:rsid w:val="00590A94"/>
    <w:rsid w:val="00592498"/>
    <w:rsid w:val="00597C32"/>
    <w:rsid w:val="005A620A"/>
    <w:rsid w:val="005A68DB"/>
    <w:rsid w:val="005B22F5"/>
    <w:rsid w:val="005C0605"/>
    <w:rsid w:val="005D3AF7"/>
    <w:rsid w:val="005D5A87"/>
    <w:rsid w:val="005F03ED"/>
    <w:rsid w:val="005F490D"/>
    <w:rsid w:val="00602214"/>
    <w:rsid w:val="00604BA5"/>
    <w:rsid w:val="00615B56"/>
    <w:rsid w:val="00623A68"/>
    <w:rsid w:val="00624152"/>
    <w:rsid w:val="00625213"/>
    <w:rsid w:val="00635B7D"/>
    <w:rsid w:val="00640B09"/>
    <w:rsid w:val="00643608"/>
    <w:rsid w:val="00650254"/>
    <w:rsid w:val="00650531"/>
    <w:rsid w:val="00650D4D"/>
    <w:rsid w:val="006621C5"/>
    <w:rsid w:val="00663D31"/>
    <w:rsid w:val="00667A77"/>
    <w:rsid w:val="00685C2E"/>
    <w:rsid w:val="00694D91"/>
    <w:rsid w:val="006B131E"/>
    <w:rsid w:val="006B64DF"/>
    <w:rsid w:val="006B650E"/>
    <w:rsid w:val="006C0F5D"/>
    <w:rsid w:val="006C5DBE"/>
    <w:rsid w:val="006C734C"/>
    <w:rsid w:val="006F0257"/>
    <w:rsid w:val="006F0C59"/>
    <w:rsid w:val="006F45C5"/>
    <w:rsid w:val="006F739D"/>
    <w:rsid w:val="007118B6"/>
    <w:rsid w:val="00714C1A"/>
    <w:rsid w:val="0072227D"/>
    <w:rsid w:val="0072498C"/>
    <w:rsid w:val="00731691"/>
    <w:rsid w:val="00732268"/>
    <w:rsid w:val="00734560"/>
    <w:rsid w:val="00741530"/>
    <w:rsid w:val="007422A5"/>
    <w:rsid w:val="007428BA"/>
    <w:rsid w:val="00754697"/>
    <w:rsid w:val="00754C6B"/>
    <w:rsid w:val="00765ABF"/>
    <w:rsid w:val="00770B04"/>
    <w:rsid w:val="0077715E"/>
    <w:rsid w:val="00782C48"/>
    <w:rsid w:val="007A58F2"/>
    <w:rsid w:val="007A645C"/>
    <w:rsid w:val="007C0164"/>
    <w:rsid w:val="007D0203"/>
    <w:rsid w:val="007D34A7"/>
    <w:rsid w:val="007D6D6E"/>
    <w:rsid w:val="007E3E2F"/>
    <w:rsid w:val="007E59BB"/>
    <w:rsid w:val="007F0C84"/>
    <w:rsid w:val="007F0DB0"/>
    <w:rsid w:val="007F2522"/>
    <w:rsid w:val="008078BE"/>
    <w:rsid w:val="00812EEA"/>
    <w:rsid w:val="00822559"/>
    <w:rsid w:val="00823908"/>
    <w:rsid w:val="0083593E"/>
    <w:rsid w:val="00843843"/>
    <w:rsid w:val="00852718"/>
    <w:rsid w:val="008549FB"/>
    <w:rsid w:val="008726D3"/>
    <w:rsid w:val="00886B89"/>
    <w:rsid w:val="008C4DE6"/>
    <w:rsid w:val="008C5E05"/>
    <w:rsid w:val="008D358E"/>
    <w:rsid w:val="008D61FC"/>
    <w:rsid w:val="008D798A"/>
    <w:rsid w:val="008E7969"/>
    <w:rsid w:val="008F18F9"/>
    <w:rsid w:val="008F4158"/>
    <w:rsid w:val="008F56C7"/>
    <w:rsid w:val="008F76E5"/>
    <w:rsid w:val="0090110C"/>
    <w:rsid w:val="00915757"/>
    <w:rsid w:val="00926233"/>
    <w:rsid w:val="00937A50"/>
    <w:rsid w:val="009401AC"/>
    <w:rsid w:val="0094053D"/>
    <w:rsid w:val="0094544A"/>
    <w:rsid w:val="009457E1"/>
    <w:rsid w:val="00950D33"/>
    <w:rsid w:val="0095329F"/>
    <w:rsid w:val="00955329"/>
    <w:rsid w:val="009612E7"/>
    <w:rsid w:val="0096625B"/>
    <w:rsid w:val="00974A03"/>
    <w:rsid w:val="009850FC"/>
    <w:rsid w:val="009B4CA5"/>
    <w:rsid w:val="009C2E79"/>
    <w:rsid w:val="009D441C"/>
    <w:rsid w:val="009F0C8B"/>
    <w:rsid w:val="00A00C0D"/>
    <w:rsid w:val="00A035CA"/>
    <w:rsid w:val="00A218FB"/>
    <w:rsid w:val="00A31156"/>
    <w:rsid w:val="00A34264"/>
    <w:rsid w:val="00A36A61"/>
    <w:rsid w:val="00A43DDD"/>
    <w:rsid w:val="00A519A4"/>
    <w:rsid w:val="00A54D77"/>
    <w:rsid w:val="00A55562"/>
    <w:rsid w:val="00A56B12"/>
    <w:rsid w:val="00A57207"/>
    <w:rsid w:val="00A57987"/>
    <w:rsid w:val="00A57C36"/>
    <w:rsid w:val="00A60887"/>
    <w:rsid w:val="00A75950"/>
    <w:rsid w:val="00A91893"/>
    <w:rsid w:val="00AA7688"/>
    <w:rsid w:val="00AC1D98"/>
    <w:rsid w:val="00AC2902"/>
    <w:rsid w:val="00AD54DC"/>
    <w:rsid w:val="00AD5B1B"/>
    <w:rsid w:val="00AE1D0D"/>
    <w:rsid w:val="00AE35CB"/>
    <w:rsid w:val="00AE4E43"/>
    <w:rsid w:val="00AF673C"/>
    <w:rsid w:val="00B00B91"/>
    <w:rsid w:val="00B023AF"/>
    <w:rsid w:val="00B12571"/>
    <w:rsid w:val="00B14AD2"/>
    <w:rsid w:val="00B35A09"/>
    <w:rsid w:val="00B45248"/>
    <w:rsid w:val="00B604AE"/>
    <w:rsid w:val="00B70724"/>
    <w:rsid w:val="00B8080A"/>
    <w:rsid w:val="00B95416"/>
    <w:rsid w:val="00BA2D72"/>
    <w:rsid w:val="00BA2E67"/>
    <w:rsid w:val="00BB10E7"/>
    <w:rsid w:val="00BB24E0"/>
    <w:rsid w:val="00BB2701"/>
    <w:rsid w:val="00BC6804"/>
    <w:rsid w:val="00BD572E"/>
    <w:rsid w:val="00BE0591"/>
    <w:rsid w:val="00BF2A64"/>
    <w:rsid w:val="00C04196"/>
    <w:rsid w:val="00C115B8"/>
    <w:rsid w:val="00C17CFC"/>
    <w:rsid w:val="00C20C72"/>
    <w:rsid w:val="00C27B98"/>
    <w:rsid w:val="00C473BE"/>
    <w:rsid w:val="00C47D5D"/>
    <w:rsid w:val="00C630DC"/>
    <w:rsid w:val="00C6461F"/>
    <w:rsid w:val="00C71D23"/>
    <w:rsid w:val="00C71E93"/>
    <w:rsid w:val="00C72F85"/>
    <w:rsid w:val="00C75E8A"/>
    <w:rsid w:val="00C85265"/>
    <w:rsid w:val="00C97C1A"/>
    <w:rsid w:val="00CA3BA6"/>
    <w:rsid w:val="00CB300E"/>
    <w:rsid w:val="00CB4C14"/>
    <w:rsid w:val="00CB7917"/>
    <w:rsid w:val="00CC4622"/>
    <w:rsid w:val="00CC59AF"/>
    <w:rsid w:val="00CD5FF1"/>
    <w:rsid w:val="00CD61F4"/>
    <w:rsid w:val="00CF043C"/>
    <w:rsid w:val="00CF2A1E"/>
    <w:rsid w:val="00D0062A"/>
    <w:rsid w:val="00D02054"/>
    <w:rsid w:val="00D07D97"/>
    <w:rsid w:val="00D142C5"/>
    <w:rsid w:val="00D24871"/>
    <w:rsid w:val="00D25CC0"/>
    <w:rsid w:val="00D2684B"/>
    <w:rsid w:val="00D428E0"/>
    <w:rsid w:val="00D428E6"/>
    <w:rsid w:val="00D429B3"/>
    <w:rsid w:val="00D438F7"/>
    <w:rsid w:val="00D46684"/>
    <w:rsid w:val="00D50F64"/>
    <w:rsid w:val="00D51B23"/>
    <w:rsid w:val="00D718BF"/>
    <w:rsid w:val="00D85AC7"/>
    <w:rsid w:val="00D930EB"/>
    <w:rsid w:val="00D933CE"/>
    <w:rsid w:val="00DA3FFE"/>
    <w:rsid w:val="00DA5B6D"/>
    <w:rsid w:val="00DA764F"/>
    <w:rsid w:val="00DA7DF3"/>
    <w:rsid w:val="00DB4265"/>
    <w:rsid w:val="00DD05F6"/>
    <w:rsid w:val="00DF560D"/>
    <w:rsid w:val="00DF6AE8"/>
    <w:rsid w:val="00E10B02"/>
    <w:rsid w:val="00E16663"/>
    <w:rsid w:val="00E17F61"/>
    <w:rsid w:val="00E22487"/>
    <w:rsid w:val="00E26838"/>
    <w:rsid w:val="00E403C7"/>
    <w:rsid w:val="00E42A0F"/>
    <w:rsid w:val="00E44B18"/>
    <w:rsid w:val="00E50A79"/>
    <w:rsid w:val="00E51579"/>
    <w:rsid w:val="00E615BC"/>
    <w:rsid w:val="00E644B2"/>
    <w:rsid w:val="00E77D33"/>
    <w:rsid w:val="00E914C2"/>
    <w:rsid w:val="00EA0024"/>
    <w:rsid w:val="00EA49C8"/>
    <w:rsid w:val="00EB2446"/>
    <w:rsid w:val="00EB649E"/>
    <w:rsid w:val="00EB6F1D"/>
    <w:rsid w:val="00EC3269"/>
    <w:rsid w:val="00EC6095"/>
    <w:rsid w:val="00EE4F18"/>
    <w:rsid w:val="00EE63F2"/>
    <w:rsid w:val="00EE6DE6"/>
    <w:rsid w:val="00EF4D59"/>
    <w:rsid w:val="00F060AB"/>
    <w:rsid w:val="00F071D2"/>
    <w:rsid w:val="00F10DF7"/>
    <w:rsid w:val="00F1153E"/>
    <w:rsid w:val="00F13170"/>
    <w:rsid w:val="00F15547"/>
    <w:rsid w:val="00F15868"/>
    <w:rsid w:val="00F1622D"/>
    <w:rsid w:val="00F23FBC"/>
    <w:rsid w:val="00F270EA"/>
    <w:rsid w:val="00F34C04"/>
    <w:rsid w:val="00F8100D"/>
    <w:rsid w:val="00F83005"/>
    <w:rsid w:val="00F94FD1"/>
    <w:rsid w:val="00F96E62"/>
    <w:rsid w:val="00F97685"/>
    <w:rsid w:val="00FA105F"/>
    <w:rsid w:val="00FB04A0"/>
    <w:rsid w:val="00FB39F7"/>
    <w:rsid w:val="00FC597E"/>
    <w:rsid w:val="00FC79D1"/>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4827E6"/>
    <w:pPr>
      <w:spacing w:before="120" w:after="120" w:line="240" w:lineRule="auto"/>
      <w:ind w:left="2268" w:firstLine="0"/>
    </w:pPr>
    <w:rPr>
      <w:iCs/>
      <w:color w:val="000000" w:themeColor="text1"/>
      <w:sz w:val="20"/>
    </w:rPr>
  </w:style>
  <w:style w:type="character" w:customStyle="1" w:styleId="CitaoChar">
    <w:name w:val="Citação Char"/>
    <w:basedOn w:val="Fontepargpadro"/>
    <w:link w:val="Citao"/>
    <w:uiPriority w:val="29"/>
    <w:rsid w:val="004827E6"/>
    <w:rPr>
      <w:rFonts w:ascii="Arial" w:hAnsi="Arial"/>
      <w:iCs/>
      <w:color w:val="000000" w:themeColor="text1"/>
      <w:sz w:val="20"/>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paragraph" w:styleId="Legenda">
    <w:name w:val="caption"/>
    <w:basedOn w:val="Normal"/>
    <w:next w:val="Normal"/>
    <w:link w:val="LegendaChar"/>
    <w:uiPriority w:val="35"/>
    <w:unhideWhenUsed/>
    <w:qFormat/>
    <w:rsid w:val="00FB04A0"/>
    <w:pPr>
      <w:spacing w:before="240" w:after="120" w:line="240" w:lineRule="auto"/>
      <w:ind w:firstLine="0"/>
      <w:jc w:val="center"/>
    </w:pPr>
    <w:rPr>
      <w:b/>
      <w:iCs/>
      <w:color w:val="000000" w:themeColor="text1"/>
      <w:sz w:val="22"/>
      <w:szCs w:val="18"/>
    </w:rPr>
  </w:style>
  <w:style w:type="paragraph" w:customStyle="1" w:styleId="Figuras">
    <w:name w:val="Figuras"/>
    <w:basedOn w:val="Legenda"/>
    <w:next w:val="Normal"/>
    <w:link w:val="FigurasChar"/>
    <w:qFormat/>
    <w:rsid w:val="000366F3"/>
    <w:rPr>
      <w:b w:val="0"/>
      <w:i/>
    </w:rPr>
  </w:style>
  <w:style w:type="character" w:customStyle="1" w:styleId="LegendaChar">
    <w:name w:val="Legenda Char"/>
    <w:basedOn w:val="Fontepargpadro"/>
    <w:link w:val="Legenda"/>
    <w:uiPriority w:val="35"/>
    <w:rsid w:val="00FB04A0"/>
    <w:rPr>
      <w:rFonts w:ascii="Arial" w:hAnsi="Arial"/>
      <w:b/>
      <w:iCs/>
      <w:color w:val="000000" w:themeColor="text1"/>
      <w:sz w:val="22"/>
      <w:szCs w:val="18"/>
    </w:rPr>
  </w:style>
  <w:style w:type="character" w:customStyle="1" w:styleId="FigurasChar">
    <w:name w:val="Figuras Char"/>
    <w:basedOn w:val="LegendaChar"/>
    <w:link w:val="Figuras"/>
    <w:rsid w:val="000366F3"/>
    <w:rPr>
      <w:rFonts w:ascii="Arial" w:hAnsi="Arial"/>
      <w:b w:val="0"/>
      <w:i/>
      <w:iCs/>
      <w:color w:val="000000" w:themeColor="text1"/>
      <w:sz w:val="20"/>
      <w:szCs w:val="18"/>
    </w:rPr>
  </w:style>
  <w:style w:type="paragraph" w:styleId="Cabealho">
    <w:name w:val="header"/>
    <w:basedOn w:val="Normal"/>
    <w:link w:val="CabealhoChar"/>
    <w:uiPriority w:val="99"/>
    <w:unhideWhenUsed/>
    <w:rsid w:val="009850FC"/>
    <w:pPr>
      <w:tabs>
        <w:tab w:val="center" w:pos="4252"/>
        <w:tab w:val="right" w:pos="8504"/>
      </w:tabs>
      <w:spacing w:line="240" w:lineRule="auto"/>
    </w:pPr>
  </w:style>
  <w:style w:type="character" w:customStyle="1" w:styleId="CabealhoChar">
    <w:name w:val="Cabeçalho Char"/>
    <w:basedOn w:val="Fontepargpadro"/>
    <w:link w:val="Cabealho"/>
    <w:uiPriority w:val="99"/>
    <w:rsid w:val="009850FC"/>
    <w:rPr>
      <w:rFonts w:ascii="Arial" w:hAnsi="Arial"/>
    </w:rPr>
  </w:style>
  <w:style w:type="paragraph" w:styleId="Rodap">
    <w:name w:val="footer"/>
    <w:basedOn w:val="Normal"/>
    <w:link w:val="RodapChar"/>
    <w:uiPriority w:val="99"/>
    <w:unhideWhenUsed/>
    <w:rsid w:val="009850FC"/>
    <w:pPr>
      <w:tabs>
        <w:tab w:val="center" w:pos="4252"/>
        <w:tab w:val="right" w:pos="8504"/>
      </w:tabs>
      <w:spacing w:line="240" w:lineRule="auto"/>
    </w:pPr>
  </w:style>
  <w:style w:type="character" w:customStyle="1" w:styleId="RodapChar">
    <w:name w:val="Rodapé Char"/>
    <w:basedOn w:val="Fontepargpadro"/>
    <w:link w:val="Rodap"/>
    <w:uiPriority w:val="99"/>
    <w:rsid w:val="009850FC"/>
    <w:rPr>
      <w:rFonts w:ascii="Arial" w:hAnsi="Arial"/>
    </w:rPr>
  </w:style>
  <w:style w:type="paragraph" w:customStyle="1" w:styleId="Standard">
    <w:name w:val="Standard"/>
    <w:rsid w:val="005723D0"/>
    <w:pPr>
      <w:suppressAutoHyphens/>
      <w:autoSpaceDN w:val="0"/>
      <w:spacing w:after="0" w:line="360" w:lineRule="auto"/>
      <w:ind w:firstLine="709"/>
      <w:jc w:val="both"/>
      <w:textAlignment w:val="baseline"/>
    </w:pPr>
    <w:rPr>
      <w:rFonts w:ascii="Arial" w:eastAsia="Arial" w:hAnsi="Arial" w:cs="Arial"/>
      <w:kern w:val="0"/>
      <w:szCs w:val="22"/>
      <w14:ligatures w14:val="none"/>
    </w:rPr>
  </w:style>
  <w:style w:type="paragraph" w:customStyle="1" w:styleId="Footnote">
    <w:name w:val="Footnote"/>
    <w:basedOn w:val="Standard"/>
    <w:rsid w:val="005723D0"/>
    <w:pPr>
      <w:spacing w:line="240" w:lineRule="auto"/>
    </w:pPr>
    <w:rPr>
      <w:sz w:val="20"/>
      <w:szCs w:val="20"/>
    </w:rPr>
  </w:style>
  <w:style w:type="character" w:styleId="Refdenotaderodap">
    <w:name w:val="footnote reference"/>
    <w:basedOn w:val="Fontepargpadro"/>
    <w:uiPriority w:val="99"/>
    <w:semiHidden/>
    <w:unhideWhenUsed/>
    <w:rsid w:val="005723D0"/>
    <w:rPr>
      <w:vertAlign w:val="superscript"/>
    </w:rPr>
  </w:style>
  <w:style w:type="paragraph" w:styleId="Bibliografia">
    <w:name w:val="Bibliography"/>
    <w:basedOn w:val="Normal"/>
    <w:next w:val="Normal"/>
    <w:uiPriority w:val="37"/>
    <w:unhideWhenUsed/>
    <w:rsid w:val="005F490D"/>
    <w:pPr>
      <w:spacing w:after="24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472136557">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852064499">
      <w:bodyDiv w:val="1"/>
      <w:marLeft w:val="0"/>
      <w:marRight w:val="0"/>
      <w:marTop w:val="0"/>
      <w:marBottom w:val="0"/>
      <w:divBdr>
        <w:top w:val="none" w:sz="0" w:space="0" w:color="auto"/>
        <w:left w:val="none" w:sz="0" w:space="0" w:color="auto"/>
        <w:bottom w:val="none" w:sz="0" w:space="0" w:color="auto"/>
        <w:right w:val="none" w:sz="0" w:space="0" w:color="auto"/>
      </w:divBdr>
    </w:div>
    <w:div w:id="1022319990">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261061001">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849369010">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comments" Target="comments.xml"/><Relationship Id="rId7" Type="http://schemas.openxmlformats.org/officeDocument/2006/relationships/hyperlink" Target="https://github.com/lucasmberaldo/10-anos-de-back-pei" TargetMode="External"/><Relationship Id="rId12" Type="http://schemas.openxmlformats.org/officeDocument/2006/relationships/image" Target="media/image2.png"/><Relationship Id="rId25"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24" Type="http://schemas.microsoft.com/office/2018/08/relationships/commentsExtensible" Target="commentsExtensible.xm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microsoft.com/office/2016/09/relationships/commentsIds" Target="commentsIds.xml"/><Relationship Id="rId28" Type="http://schemas.openxmlformats.org/officeDocument/2006/relationships/image" Target="media/image12.png"/><Relationship Id="rId10" Type="http://schemas.openxmlformats.org/officeDocument/2006/relationships/header" Target="header2.xml"/><Relationship Id="rId19" Type="http://schemas.openxmlformats.org/officeDocument/2006/relationships/image" Target="media/image7.png"/><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4.png"/><Relationship Id="rId22" Type="http://schemas.microsoft.com/office/2011/relationships/commentsExtended" Target="commentsExtended.xml"/><Relationship Id="rId27" Type="http://schemas.openxmlformats.org/officeDocument/2006/relationships/image" Target="media/image11.png"/><Relationship Id="rId30"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93</TotalTime>
  <Pages>38</Pages>
  <Words>91726</Words>
  <Characters>495323</Characters>
  <Application>Microsoft Office Word</Application>
  <DocSecurity>0</DocSecurity>
  <Lines>4127</Lines>
  <Paragraphs>11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5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171</cp:revision>
  <dcterms:created xsi:type="dcterms:W3CDTF">2025-03-12T15:42:00Z</dcterms:created>
  <dcterms:modified xsi:type="dcterms:W3CDTF">2025-05-26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ZKnOQaZ"/&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